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bookmarkStart w:id="0" w:name="_Hlk84091153"/>
      <w:bookmarkEnd w:id="0"/>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1" w:name="_Toc84151828"/>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1"/>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48C47552" w:rsidR="00DC5112" w:rsidRDefault="00DC5112" w:rsidP="00DC5112">
      <w:r>
        <w:tab/>
      </w:r>
      <w:r>
        <w:tab/>
      </w:r>
      <w:r>
        <w:tab/>
      </w:r>
      <w:r>
        <w:tab/>
      </w:r>
      <w:r w:rsidR="004077AE">
        <w:t xml:space="preserve">   </w:t>
      </w:r>
      <w:r>
        <w:t>Marcial Lalanda González-Bueno</w:t>
      </w:r>
    </w:p>
    <w:p w14:paraId="684BC393" w14:textId="6FD490D0" w:rsidR="00DC5112" w:rsidRDefault="00DC5112" w:rsidP="00DC5112">
      <w:r>
        <w:tab/>
      </w:r>
      <w:r>
        <w:tab/>
      </w:r>
      <w:r>
        <w:tab/>
      </w:r>
      <w:r>
        <w:tab/>
      </w:r>
      <w:r>
        <w:tab/>
        <w:t xml:space="preserve">         </w:t>
      </w:r>
      <w:r w:rsidR="004077AE">
        <w:t xml:space="preserve">    </w:t>
      </w:r>
      <w:r>
        <w:t>2021</w:t>
      </w:r>
    </w:p>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24D1E003" w:rsidR="00DC5112" w:rsidRDefault="00275576" w:rsidP="00275576">
      <w:pPr>
        <w:jc w:val="center"/>
      </w:pPr>
      <w:r>
        <w:t>Tutor: José Ignacio Olmeda</w:t>
      </w:r>
    </w:p>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233E4C79" w14:textId="7DB95D54" w:rsidR="00564B57"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4151828" w:history="1">
            <w:r w:rsidR="00564B57" w:rsidRPr="00B92118">
              <w:rPr>
                <w:rStyle w:val="Hipervnculo"/>
                <w:b/>
                <w:bCs/>
                <w:noProof/>
              </w:rPr>
              <w:t>Autoescalado horizontal en Kubernetes con Aprendizaje por Refuerzo</w:t>
            </w:r>
            <w:r w:rsidR="00564B57">
              <w:rPr>
                <w:noProof/>
                <w:webHidden/>
              </w:rPr>
              <w:tab/>
            </w:r>
            <w:r w:rsidR="00564B57">
              <w:rPr>
                <w:noProof/>
                <w:webHidden/>
              </w:rPr>
              <w:fldChar w:fldCharType="begin"/>
            </w:r>
            <w:r w:rsidR="00564B57">
              <w:rPr>
                <w:noProof/>
                <w:webHidden/>
              </w:rPr>
              <w:instrText xml:space="preserve"> PAGEREF _Toc84151828 \h </w:instrText>
            </w:r>
            <w:r w:rsidR="00564B57">
              <w:rPr>
                <w:noProof/>
                <w:webHidden/>
              </w:rPr>
            </w:r>
            <w:r w:rsidR="00564B57">
              <w:rPr>
                <w:noProof/>
                <w:webHidden/>
              </w:rPr>
              <w:fldChar w:fldCharType="separate"/>
            </w:r>
            <w:r w:rsidR="00564B57">
              <w:rPr>
                <w:noProof/>
                <w:webHidden/>
              </w:rPr>
              <w:t>1</w:t>
            </w:r>
            <w:r w:rsidR="00564B57">
              <w:rPr>
                <w:noProof/>
                <w:webHidden/>
              </w:rPr>
              <w:fldChar w:fldCharType="end"/>
            </w:r>
          </w:hyperlink>
        </w:p>
        <w:p w14:paraId="28088524" w14:textId="38244354" w:rsidR="00564B57" w:rsidRDefault="00651058">
          <w:pPr>
            <w:pStyle w:val="TDC2"/>
            <w:tabs>
              <w:tab w:val="right" w:leader="dot" w:pos="9350"/>
            </w:tabs>
            <w:rPr>
              <w:rFonts w:asciiTheme="minorHAnsi" w:eastAsiaTheme="minorEastAsia" w:hAnsiTheme="minorHAnsi" w:cstheme="minorBidi"/>
              <w:noProof/>
            </w:rPr>
          </w:pPr>
          <w:hyperlink w:anchor="_Toc84151829" w:history="1">
            <w:r w:rsidR="00564B57" w:rsidRPr="00B92118">
              <w:rPr>
                <w:rStyle w:val="Hipervnculo"/>
                <w:noProof/>
              </w:rPr>
              <w:t>Introducción</w:t>
            </w:r>
            <w:r w:rsidR="00564B57">
              <w:rPr>
                <w:noProof/>
                <w:webHidden/>
              </w:rPr>
              <w:tab/>
            </w:r>
            <w:r w:rsidR="00564B57">
              <w:rPr>
                <w:noProof/>
                <w:webHidden/>
              </w:rPr>
              <w:fldChar w:fldCharType="begin"/>
            </w:r>
            <w:r w:rsidR="00564B57">
              <w:rPr>
                <w:noProof/>
                <w:webHidden/>
              </w:rPr>
              <w:instrText xml:space="preserve"> PAGEREF _Toc84151829 \h </w:instrText>
            </w:r>
            <w:r w:rsidR="00564B57">
              <w:rPr>
                <w:noProof/>
                <w:webHidden/>
              </w:rPr>
            </w:r>
            <w:r w:rsidR="00564B57">
              <w:rPr>
                <w:noProof/>
                <w:webHidden/>
              </w:rPr>
              <w:fldChar w:fldCharType="separate"/>
            </w:r>
            <w:r w:rsidR="00564B57">
              <w:rPr>
                <w:noProof/>
                <w:webHidden/>
              </w:rPr>
              <w:t>4</w:t>
            </w:r>
            <w:r w:rsidR="00564B57">
              <w:rPr>
                <w:noProof/>
                <w:webHidden/>
              </w:rPr>
              <w:fldChar w:fldCharType="end"/>
            </w:r>
          </w:hyperlink>
        </w:p>
        <w:p w14:paraId="69E87EFB" w14:textId="1C6CD221" w:rsidR="00564B57" w:rsidRDefault="00651058">
          <w:pPr>
            <w:pStyle w:val="TDC2"/>
            <w:tabs>
              <w:tab w:val="right" w:leader="dot" w:pos="9350"/>
            </w:tabs>
            <w:rPr>
              <w:rFonts w:asciiTheme="minorHAnsi" w:eastAsiaTheme="minorEastAsia" w:hAnsiTheme="minorHAnsi" w:cstheme="minorBidi"/>
              <w:noProof/>
            </w:rPr>
          </w:pPr>
          <w:hyperlink w:anchor="_Toc84151830" w:history="1">
            <w:r w:rsidR="00564B57" w:rsidRPr="00B92118">
              <w:rPr>
                <w:rStyle w:val="Hipervnculo"/>
                <w:noProof/>
              </w:rPr>
              <w:t>Planteamiento y Entorno de trabajo</w:t>
            </w:r>
            <w:r w:rsidR="00564B57">
              <w:rPr>
                <w:noProof/>
                <w:webHidden/>
              </w:rPr>
              <w:tab/>
            </w:r>
            <w:r w:rsidR="00564B57">
              <w:rPr>
                <w:noProof/>
                <w:webHidden/>
              </w:rPr>
              <w:fldChar w:fldCharType="begin"/>
            </w:r>
            <w:r w:rsidR="00564B57">
              <w:rPr>
                <w:noProof/>
                <w:webHidden/>
              </w:rPr>
              <w:instrText xml:space="preserve"> PAGEREF _Toc84151830 \h </w:instrText>
            </w:r>
            <w:r w:rsidR="00564B57">
              <w:rPr>
                <w:noProof/>
                <w:webHidden/>
              </w:rPr>
            </w:r>
            <w:r w:rsidR="00564B57">
              <w:rPr>
                <w:noProof/>
                <w:webHidden/>
              </w:rPr>
              <w:fldChar w:fldCharType="separate"/>
            </w:r>
            <w:r w:rsidR="00564B57">
              <w:rPr>
                <w:noProof/>
                <w:webHidden/>
              </w:rPr>
              <w:t>5</w:t>
            </w:r>
            <w:r w:rsidR="00564B57">
              <w:rPr>
                <w:noProof/>
                <w:webHidden/>
              </w:rPr>
              <w:fldChar w:fldCharType="end"/>
            </w:r>
          </w:hyperlink>
        </w:p>
        <w:p w14:paraId="175C5946" w14:textId="4584B892" w:rsidR="00564B57" w:rsidRDefault="00651058">
          <w:pPr>
            <w:pStyle w:val="TDC3"/>
            <w:tabs>
              <w:tab w:val="right" w:leader="dot" w:pos="9350"/>
            </w:tabs>
            <w:rPr>
              <w:rFonts w:asciiTheme="minorHAnsi" w:eastAsiaTheme="minorEastAsia" w:hAnsiTheme="minorHAnsi" w:cstheme="minorBidi"/>
              <w:noProof/>
            </w:rPr>
          </w:pPr>
          <w:hyperlink w:anchor="_Toc84151831" w:history="1">
            <w:r w:rsidR="00564B57" w:rsidRPr="00B92118">
              <w:rPr>
                <w:rStyle w:val="Hipervnculo"/>
                <w:noProof/>
              </w:rPr>
              <w:t>¿Qué es Kubernetes?</w:t>
            </w:r>
            <w:r w:rsidR="00564B57">
              <w:rPr>
                <w:noProof/>
                <w:webHidden/>
              </w:rPr>
              <w:tab/>
            </w:r>
            <w:r w:rsidR="00564B57">
              <w:rPr>
                <w:noProof/>
                <w:webHidden/>
              </w:rPr>
              <w:fldChar w:fldCharType="begin"/>
            </w:r>
            <w:r w:rsidR="00564B57">
              <w:rPr>
                <w:noProof/>
                <w:webHidden/>
              </w:rPr>
              <w:instrText xml:space="preserve"> PAGEREF _Toc84151831 \h </w:instrText>
            </w:r>
            <w:r w:rsidR="00564B57">
              <w:rPr>
                <w:noProof/>
                <w:webHidden/>
              </w:rPr>
            </w:r>
            <w:r w:rsidR="00564B57">
              <w:rPr>
                <w:noProof/>
                <w:webHidden/>
              </w:rPr>
              <w:fldChar w:fldCharType="separate"/>
            </w:r>
            <w:r w:rsidR="00564B57">
              <w:rPr>
                <w:noProof/>
                <w:webHidden/>
              </w:rPr>
              <w:t>5</w:t>
            </w:r>
            <w:r w:rsidR="00564B57">
              <w:rPr>
                <w:noProof/>
                <w:webHidden/>
              </w:rPr>
              <w:fldChar w:fldCharType="end"/>
            </w:r>
          </w:hyperlink>
        </w:p>
        <w:p w14:paraId="4CD99018" w14:textId="5EF86570" w:rsidR="00564B57" w:rsidRDefault="00651058">
          <w:pPr>
            <w:pStyle w:val="TDC3"/>
            <w:tabs>
              <w:tab w:val="right" w:leader="dot" w:pos="9350"/>
            </w:tabs>
            <w:rPr>
              <w:rFonts w:asciiTheme="minorHAnsi" w:eastAsiaTheme="minorEastAsia" w:hAnsiTheme="minorHAnsi" w:cstheme="minorBidi"/>
              <w:noProof/>
            </w:rPr>
          </w:pPr>
          <w:hyperlink w:anchor="_Toc84151832" w:history="1">
            <w:r w:rsidR="00564B57" w:rsidRPr="00B92118">
              <w:rPr>
                <w:rStyle w:val="Hipervnculo"/>
                <w:noProof/>
              </w:rPr>
              <w:t>Pod</w:t>
            </w:r>
            <w:r w:rsidR="00564B57">
              <w:rPr>
                <w:noProof/>
                <w:webHidden/>
              </w:rPr>
              <w:tab/>
            </w:r>
            <w:r w:rsidR="00564B57">
              <w:rPr>
                <w:noProof/>
                <w:webHidden/>
              </w:rPr>
              <w:fldChar w:fldCharType="begin"/>
            </w:r>
            <w:r w:rsidR="00564B57">
              <w:rPr>
                <w:noProof/>
                <w:webHidden/>
              </w:rPr>
              <w:instrText xml:space="preserve"> PAGEREF _Toc84151832 \h </w:instrText>
            </w:r>
            <w:r w:rsidR="00564B57">
              <w:rPr>
                <w:noProof/>
                <w:webHidden/>
              </w:rPr>
            </w:r>
            <w:r w:rsidR="00564B57">
              <w:rPr>
                <w:noProof/>
                <w:webHidden/>
              </w:rPr>
              <w:fldChar w:fldCharType="separate"/>
            </w:r>
            <w:r w:rsidR="00564B57">
              <w:rPr>
                <w:noProof/>
                <w:webHidden/>
              </w:rPr>
              <w:t>6</w:t>
            </w:r>
            <w:r w:rsidR="00564B57">
              <w:rPr>
                <w:noProof/>
                <w:webHidden/>
              </w:rPr>
              <w:fldChar w:fldCharType="end"/>
            </w:r>
          </w:hyperlink>
        </w:p>
        <w:p w14:paraId="5179D55D" w14:textId="39484B8C" w:rsidR="00564B57" w:rsidRDefault="00651058">
          <w:pPr>
            <w:pStyle w:val="TDC3"/>
            <w:tabs>
              <w:tab w:val="right" w:leader="dot" w:pos="9350"/>
            </w:tabs>
            <w:rPr>
              <w:rFonts w:asciiTheme="minorHAnsi" w:eastAsiaTheme="minorEastAsia" w:hAnsiTheme="minorHAnsi" w:cstheme="minorBidi"/>
              <w:noProof/>
            </w:rPr>
          </w:pPr>
          <w:hyperlink w:anchor="_Toc84151833" w:history="1">
            <w:r w:rsidR="00564B57" w:rsidRPr="00B92118">
              <w:rPr>
                <w:rStyle w:val="Hipervnculo"/>
                <w:noProof/>
              </w:rPr>
              <w:t>Deployment</w:t>
            </w:r>
            <w:r w:rsidR="00564B57">
              <w:rPr>
                <w:noProof/>
                <w:webHidden/>
              </w:rPr>
              <w:tab/>
            </w:r>
            <w:r w:rsidR="00564B57">
              <w:rPr>
                <w:noProof/>
                <w:webHidden/>
              </w:rPr>
              <w:fldChar w:fldCharType="begin"/>
            </w:r>
            <w:r w:rsidR="00564B57">
              <w:rPr>
                <w:noProof/>
                <w:webHidden/>
              </w:rPr>
              <w:instrText xml:space="preserve"> PAGEREF _Toc84151833 \h </w:instrText>
            </w:r>
            <w:r w:rsidR="00564B57">
              <w:rPr>
                <w:noProof/>
                <w:webHidden/>
              </w:rPr>
            </w:r>
            <w:r w:rsidR="00564B57">
              <w:rPr>
                <w:noProof/>
                <w:webHidden/>
              </w:rPr>
              <w:fldChar w:fldCharType="separate"/>
            </w:r>
            <w:r w:rsidR="00564B57">
              <w:rPr>
                <w:noProof/>
                <w:webHidden/>
              </w:rPr>
              <w:t>6</w:t>
            </w:r>
            <w:r w:rsidR="00564B57">
              <w:rPr>
                <w:noProof/>
                <w:webHidden/>
              </w:rPr>
              <w:fldChar w:fldCharType="end"/>
            </w:r>
          </w:hyperlink>
        </w:p>
        <w:p w14:paraId="49FB3929" w14:textId="3596D605" w:rsidR="00564B57" w:rsidRDefault="00651058">
          <w:pPr>
            <w:pStyle w:val="TDC3"/>
            <w:tabs>
              <w:tab w:val="right" w:leader="dot" w:pos="9350"/>
            </w:tabs>
            <w:rPr>
              <w:rFonts w:asciiTheme="minorHAnsi" w:eastAsiaTheme="minorEastAsia" w:hAnsiTheme="minorHAnsi" w:cstheme="minorBidi"/>
              <w:noProof/>
            </w:rPr>
          </w:pPr>
          <w:hyperlink w:anchor="_Toc84151834" w:history="1">
            <w:r w:rsidR="00564B57" w:rsidRPr="00B92118">
              <w:rPr>
                <w:rStyle w:val="Hipervnculo"/>
                <w:noProof/>
              </w:rPr>
              <w:t>Replica Set</w:t>
            </w:r>
            <w:r w:rsidR="00564B57">
              <w:rPr>
                <w:noProof/>
                <w:webHidden/>
              </w:rPr>
              <w:tab/>
            </w:r>
            <w:r w:rsidR="00564B57">
              <w:rPr>
                <w:noProof/>
                <w:webHidden/>
              </w:rPr>
              <w:fldChar w:fldCharType="begin"/>
            </w:r>
            <w:r w:rsidR="00564B57">
              <w:rPr>
                <w:noProof/>
                <w:webHidden/>
              </w:rPr>
              <w:instrText xml:space="preserve"> PAGEREF _Toc84151834 \h </w:instrText>
            </w:r>
            <w:r w:rsidR="00564B57">
              <w:rPr>
                <w:noProof/>
                <w:webHidden/>
              </w:rPr>
            </w:r>
            <w:r w:rsidR="00564B57">
              <w:rPr>
                <w:noProof/>
                <w:webHidden/>
              </w:rPr>
              <w:fldChar w:fldCharType="separate"/>
            </w:r>
            <w:r w:rsidR="00564B57">
              <w:rPr>
                <w:noProof/>
                <w:webHidden/>
              </w:rPr>
              <w:t>6</w:t>
            </w:r>
            <w:r w:rsidR="00564B57">
              <w:rPr>
                <w:noProof/>
                <w:webHidden/>
              </w:rPr>
              <w:fldChar w:fldCharType="end"/>
            </w:r>
          </w:hyperlink>
        </w:p>
        <w:p w14:paraId="45CCB4B5" w14:textId="225A3AAE" w:rsidR="00564B57" w:rsidRDefault="00651058">
          <w:pPr>
            <w:pStyle w:val="TDC3"/>
            <w:tabs>
              <w:tab w:val="right" w:leader="dot" w:pos="9350"/>
            </w:tabs>
            <w:rPr>
              <w:rFonts w:asciiTheme="minorHAnsi" w:eastAsiaTheme="minorEastAsia" w:hAnsiTheme="minorHAnsi" w:cstheme="minorBidi"/>
              <w:noProof/>
            </w:rPr>
          </w:pPr>
          <w:hyperlink w:anchor="_Toc84151835" w:history="1">
            <w:r w:rsidR="00564B57" w:rsidRPr="00B92118">
              <w:rPr>
                <w:rStyle w:val="Hipervnculo"/>
                <w:noProof/>
              </w:rPr>
              <w:t>Service</w:t>
            </w:r>
            <w:r w:rsidR="00564B57">
              <w:rPr>
                <w:noProof/>
                <w:webHidden/>
              </w:rPr>
              <w:tab/>
            </w:r>
            <w:r w:rsidR="00564B57">
              <w:rPr>
                <w:noProof/>
                <w:webHidden/>
              </w:rPr>
              <w:fldChar w:fldCharType="begin"/>
            </w:r>
            <w:r w:rsidR="00564B57">
              <w:rPr>
                <w:noProof/>
                <w:webHidden/>
              </w:rPr>
              <w:instrText xml:space="preserve"> PAGEREF _Toc84151835 \h </w:instrText>
            </w:r>
            <w:r w:rsidR="00564B57">
              <w:rPr>
                <w:noProof/>
                <w:webHidden/>
              </w:rPr>
            </w:r>
            <w:r w:rsidR="00564B57">
              <w:rPr>
                <w:noProof/>
                <w:webHidden/>
              </w:rPr>
              <w:fldChar w:fldCharType="separate"/>
            </w:r>
            <w:r w:rsidR="00564B57">
              <w:rPr>
                <w:noProof/>
                <w:webHidden/>
              </w:rPr>
              <w:t>7</w:t>
            </w:r>
            <w:r w:rsidR="00564B57">
              <w:rPr>
                <w:noProof/>
                <w:webHidden/>
              </w:rPr>
              <w:fldChar w:fldCharType="end"/>
            </w:r>
          </w:hyperlink>
        </w:p>
        <w:p w14:paraId="593D6349" w14:textId="18DC5994" w:rsidR="00564B57" w:rsidRDefault="00651058">
          <w:pPr>
            <w:pStyle w:val="TDC3"/>
            <w:tabs>
              <w:tab w:val="right" w:leader="dot" w:pos="9350"/>
            </w:tabs>
            <w:rPr>
              <w:rFonts w:asciiTheme="minorHAnsi" w:eastAsiaTheme="minorEastAsia" w:hAnsiTheme="minorHAnsi" w:cstheme="minorBidi"/>
              <w:noProof/>
            </w:rPr>
          </w:pPr>
          <w:hyperlink w:anchor="_Toc84151836" w:history="1">
            <w:r w:rsidR="00564B57" w:rsidRPr="00B92118">
              <w:rPr>
                <w:rStyle w:val="Hipervnculo"/>
                <w:noProof/>
              </w:rPr>
              <w:t>Namespace</w:t>
            </w:r>
            <w:r w:rsidR="00564B57">
              <w:rPr>
                <w:noProof/>
                <w:webHidden/>
              </w:rPr>
              <w:tab/>
            </w:r>
            <w:r w:rsidR="00564B57">
              <w:rPr>
                <w:noProof/>
                <w:webHidden/>
              </w:rPr>
              <w:fldChar w:fldCharType="begin"/>
            </w:r>
            <w:r w:rsidR="00564B57">
              <w:rPr>
                <w:noProof/>
                <w:webHidden/>
              </w:rPr>
              <w:instrText xml:space="preserve"> PAGEREF _Toc84151836 \h </w:instrText>
            </w:r>
            <w:r w:rsidR="00564B57">
              <w:rPr>
                <w:noProof/>
                <w:webHidden/>
              </w:rPr>
            </w:r>
            <w:r w:rsidR="00564B57">
              <w:rPr>
                <w:noProof/>
                <w:webHidden/>
              </w:rPr>
              <w:fldChar w:fldCharType="separate"/>
            </w:r>
            <w:r w:rsidR="00564B57">
              <w:rPr>
                <w:noProof/>
                <w:webHidden/>
              </w:rPr>
              <w:t>7</w:t>
            </w:r>
            <w:r w:rsidR="00564B57">
              <w:rPr>
                <w:noProof/>
                <w:webHidden/>
              </w:rPr>
              <w:fldChar w:fldCharType="end"/>
            </w:r>
          </w:hyperlink>
        </w:p>
        <w:p w14:paraId="2316D810" w14:textId="420AF77D" w:rsidR="00564B57" w:rsidRDefault="00651058">
          <w:pPr>
            <w:pStyle w:val="TDC3"/>
            <w:tabs>
              <w:tab w:val="right" w:leader="dot" w:pos="9350"/>
            </w:tabs>
            <w:rPr>
              <w:rFonts w:asciiTheme="minorHAnsi" w:eastAsiaTheme="minorEastAsia" w:hAnsiTheme="minorHAnsi" w:cstheme="minorBidi"/>
              <w:noProof/>
            </w:rPr>
          </w:pPr>
          <w:hyperlink w:anchor="_Toc84151837" w:history="1">
            <w:r w:rsidR="00564B57" w:rsidRPr="00B92118">
              <w:rPr>
                <w:rStyle w:val="Hipervnculo"/>
                <w:noProof/>
              </w:rPr>
              <w:t>Horizontal Pod Autoscaling</w:t>
            </w:r>
            <w:r w:rsidR="00564B57">
              <w:rPr>
                <w:noProof/>
                <w:webHidden/>
              </w:rPr>
              <w:tab/>
            </w:r>
            <w:r w:rsidR="00564B57">
              <w:rPr>
                <w:noProof/>
                <w:webHidden/>
              </w:rPr>
              <w:fldChar w:fldCharType="begin"/>
            </w:r>
            <w:r w:rsidR="00564B57">
              <w:rPr>
                <w:noProof/>
                <w:webHidden/>
              </w:rPr>
              <w:instrText xml:space="preserve"> PAGEREF _Toc84151837 \h </w:instrText>
            </w:r>
            <w:r w:rsidR="00564B57">
              <w:rPr>
                <w:noProof/>
                <w:webHidden/>
              </w:rPr>
            </w:r>
            <w:r w:rsidR="00564B57">
              <w:rPr>
                <w:noProof/>
                <w:webHidden/>
              </w:rPr>
              <w:fldChar w:fldCharType="separate"/>
            </w:r>
            <w:r w:rsidR="00564B57">
              <w:rPr>
                <w:noProof/>
                <w:webHidden/>
              </w:rPr>
              <w:t>7</w:t>
            </w:r>
            <w:r w:rsidR="00564B57">
              <w:rPr>
                <w:noProof/>
                <w:webHidden/>
              </w:rPr>
              <w:fldChar w:fldCharType="end"/>
            </w:r>
          </w:hyperlink>
        </w:p>
        <w:p w14:paraId="3E6BB0E9" w14:textId="245D1493" w:rsidR="00564B57" w:rsidRDefault="00651058">
          <w:pPr>
            <w:pStyle w:val="TDC3"/>
            <w:tabs>
              <w:tab w:val="right" w:leader="dot" w:pos="9350"/>
            </w:tabs>
            <w:rPr>
              <w:rFonts w:asciiTheme="minorHAnsi" w:eastAsiaTheme="minorEastAsia" w:hAnsiTheme="minorHAnsi" w:cstheme="minorBidi"/>
              <w:noProof/>
            </w:rPr>
          </w:pPr>
          <w:hyperlink w:anchor="_Toc84151838" w:history="1">
            <w:r w:rsidR="00564B57" w:rsidRPr="00B92118">
              <w:rPr>
                <w:rStyle w:val="Hipervnculo"/>
                <w:noProof/>
              </w:rPr>
              <w:t>Monitorización</w:t>
            </w:r>
            <w:r w:rsidR="00564B57">
              <w:rPr>
                <w:noProof/>
                <w:webHidden/>
              </w:rPr>
              <w:tab/>
            </w:r>
            <w:r w:rsidR="00564B57">
              <w:rPr>
                <w:noProof/>
                <w:webHidden/>
              </w:rPr>
              <w:fldChar w:fldCharType="begin"/>
            </w:r>
            <w:r w:rsidR="00564B57">
              <w:rPr>
                <w:noProof/>
                <w:webHidden/>
              </w:rPr>
              <w:instrText xml:space="preserve"> PAGEREF _Toc84151838 \h </w:instrText>
            </w:r>
            <w:r w:rsidR="00564B57">
              <w:rPr>
                <w:noProof/>
                <w:webHidden/>
              </w:rPr>
            </w:r>
            <w:r w:rsidR="00564B57">
              <w:rPr>
                <w:noProof/>
                <w:webHidden/>
              </w:rPr>
              <w:fldChar w:fldCharType="separate"/>
            </w:r>
            <w:r w:rsidR="00564B57">
              <w:rPr>
                <w:noProof/>
                <w:webHidden/>
              </w:rPr>
              <w:t>9</w:t>
            </w:r>
            <w:r w:rsidR="00564B57">
              <w:rPr>
                <w:noProof/>
                <w:webHidden/>
              </w:rPr>
              <w:fldChar w:fldCharType="end"/>
            </w:r>
          </w:hyperlink>
        </w:p>
        <w:p w14:paraId="446E9EFB" w14:textId="633249DA" w:rsidR="00564B57" w:rsidRDefault="00651058">
          <w:pPr>
            <w:pStyle w:val="TDC3"/>
            <w:tabs>
              <w:tab w:val="right" w:leader="dot" w:pos="9350"/>
            </w:tabs>
            <w:rPr>
              <w:rFonts w:asciiTheme="minorHAnsi" w:eastAsiaTheme="minorEastAsia" w:hAnsiTheme="minorHAnsi" w:cstheme="minorBidi"/>
              <w:noProof/>
            </w:rPr>
          </w:pPr>
          <w:hyperlink w:anchor="_Toc84151839" w:history="1">
            <w:r w:rsidR="00564B57" w:rsidRPr="00B92118">
              <w:rPr>
                <w:rStyle w:val="Hipervnculo"/>
                <w:noProof/>
              </w:rPr>
              <w:t>Estado</w:t>
            </w:r>
            <w:r w:rsidR="00564B57">
              <w:rPr>
                <w:noProof/>
                <w:webHidden/>
              </w:rPr>
              <w:tab/>
            </w:r>
            <w:r w:rsidR="00564B57">
              <w:rPr>
                <w:noProof/>
                <w:webHidden/>
              </w:rPr>
              <w:fldChar w:fldCharType="begin"/>
            </w:r>
            <w:r w:rsidR="00564B57">
              <w:rPr>
                <w:noProof/>
                <w:webHidden/>
              </w:rPr>
              <w:instrText xml:space="preserve"> PAGEREF _Toc84151839 \h </w:instrText>
            </w:r>
            <w:r w:rsidR="00564B57">
              <w:rPr>
                <w:noProof/>
                <w:webHidden/>
              </w:rPr>
            </w:r>
            <w:r w:rsidR="00564B57">
              <w:rPr>
                <w:noProof/>
                <w:webHidden/>
              </w:rPr>
              <w:fldChar w:fldCharType="separate"/>
            </w:r>
            <w:r w:rsidR="00564B57">
              <w:rPr>
                <w:noProof/>
                <w:webHidden/>
              </w:rPr>
              <w:t>9</w:t>
            </w:r>
            <w:r w:rsidR="00564B57">
              <w:rPr>
                <w:noProof/>
                <w:webHidden/>
              </w:rPr>
              <w:fldChar w:fldCharType="end"/>
            </w:r>
          </w:hyperlink>
        </w:p>
        <w:p w14:paraId="62D5CFD5" w14:textId="4AEE087E" w:rsidR="00564B57" w:rsidRDefault="00651058">
          <w:pPr>
            <w:pStyle w:val="TDC3"/>
            <w:tabs>
              <w:tab w:val="right" w:leader="dot" w:pos="9350"/>
            </w:tabs>
            <w:rPr>
              <w:rFonts w:asciiTheme="minorHAnsi" w:eastAsiaTheme="minorEastAsia" w:hAnsiTheme="minorHAnsi" w:cstheme="minorBidi"/>
              <w:noProof/>
            </w:rPr>
          </w:pPr>
          <w:hyperlink w:anchor="_Toc84151840" w:history="1">
            <w:r w:rsidR="00564B57" w:rsidRPr="00B92118">
              <w:rPr>
                <w:rStyle w:val="Hipervnculo"/>
                <w:noProof/>
              </w:rPr>
              <w:t>Acción</w:t>
            </w:r>
            <w:r w:rsidR="00564B57">
              <w:rPr>
                <w:noProof/>
                <w:webHidden/>
              </w:rPr>
              <w:tab/>
            </w:r>
            <w:r w:rsidR="00564B57">
              <w:rPr>
                <w:noProof/>
                <w:webHidden/>
              </w:rPr>
              <w:fldChar w:fldCharType="begin"/>
            </w:r>
            <w:r w:rsidR="00564B57">
              <w:rPr>
                <w:noProof/>
                <w:webHidden/>
              </w:rPr>
              <w:instrText xml:space="preserve"> PAGEREF _Toc84151840 \h </w:instrText>
            </w:r>
            <w:r w:rsidR="00564B57">
              <w:rPr>
                <w:noProof/>
                <w:webHidden/>
              </w:rPr>
            </w:r>
            <w:r w:rsidR="00564B57">
              <w:rPr>
                <w:noProof/>
                <w:webHidden/>
              </w:rPr>
              <w:fldChar w:fldCharType="separate"/>
            </w:r>
            <w:r w:rsidR="00564B57">
              <w:rPr>
                <w:noProof/>
                <w:webHidden/>
              </w:rPr>
              <w:t>10</w:t>
            </w:r>
            <w:r w:rsidR="00564B57">
              <w:rPr>
                <w:noProof/>
                <w:webHidden/>
              </w:rPr>
              <w:fldChar w:fldCharType="end"/>
            </w:r>
          </w:hyperlink>
        </w:p>
        <w:p w14:paraId="3F93179D" w14:textId="5E5CCBC8" w:rsidR="00564B57" w:rsidRDefault="00651058">
          <w:pPr>
            <w:pStyle w:val="TDC3"/>
            <w:tabs>
              <w:tab w:val="right" w:leader="dot" w:pos="9350"/>
            </w:tabs>
            <w:rPr>
              <w:rFonts w:asciiTheme="minorHAnsi" w:eastAsiaTheme="minorEastAsia" w:hAnsiTheme="minorHAnsi" w:cstheme="minorBidi"/>
              <w:noProof/>
            </w:rPr>
          </w:pPr>
          <w:hyperlink w:anchor="_Toc84151841" w:history="1">
            <w:r w:rsidR="00564B57" w:rsidRPr="00B92118">
              <w:rPr>
                <w:rStyle w:val="Hipervnculo"/>
                <w:noProof/>
              </w:rPr>
              <w:t>¿Qué es el Aprendizaje por Refuerzo?</w:t>
            </w:r>
            <w:r w:rsidR="00564B57">
              <w:rPr>
                <w:noProof/>
                <w:webHidden/>
              </w:rPr>
              <w:tab/>
            </w:r>
            <w:r w:rsidR="00564B57">
              <w:rPr>
                <w:noProof/>
                <w:webHidden/>
              </w:rPr>
              <w:fldChar w:fldCharType="begin"/>
            </w:r>
            <w:r w:rsidR="00564B57">
              <w:rPr>
                <w:noProof/>
                <w:webHidden/>
              </w:rPr>
              <w:instrText xml:space="preserve"> PAGEREF _Toc84151841 \h </w:instrText>
            </w:r>
            <w:r w:rsidR="00564B57">
              <w:rPr>
                <w:noProof/>
                <w:webHidden/>
              </w:rPr>
            </w:r>
            <w:r w:rsidR="00564B57">
              <w:rPr>
                <w:noProof/>
                <w:webHidden/>
              </w:rPr>
              <w:fldChar w:fldCharType="separate"/>
            </w:r>
            <w:r w:rsidR="00564B57">
              <w:rPr>
                <w:noProof/>
                <w:webHidden/>
              </w:rPr>
              <w:t>10</w:t>
            </w:r>
            <w:r w:rsidR="00564B57">
              <w:rPr>
                <w:noProof/>
                <w:webHidden/>
              </w:rPr>
              <w:fldChar w:fldCharType="end"/>
            </w:r>
          </w:hyperlink>
        </w:p>
        <w:p w14:paraId="08FDB7D5" w14:textId="17EA91DA" w:rsidR="00564B57" w:rsidRDefault="00651058">
          <w:pPr>
            <w:pStyle w:val="TDC3"/>
            <w:tabs>
              <w:tab w:val="right" w:leader="dot" w:pos="9350"/>
            </w:tabs>
            <w:rPr>
              <w:rFonts w:asciiTheme="minorHAnsi" w:eastAsiaTheme="minorEastAsia" w:hAnsiTheme="minorHAnsi" w:cstheme="minorBidi"/>
              <w:noProof/>
            </w:rPr>
          </w:pPr>
          <w:hyperlink w:anchor="_Toc84151842" w:history="1">
            <w:r w:rsidR="00564B57" w:rsidRPr="00B92118">
              <w:rPr>
                <w:rStyle w:val="Hipervnculo"/>
                <w:noProof/>
              </w:rPr>
              <w:t>Q-Learning</w:t>
            </w:r>
            <w:r w:rsidR="00564B57">
              <w:rPr>
                <w:noProof/>
                <w:webHidden/>
              </w:rPr>
              <w:tab/>
            </w:r>
            <w:r w:rsidR="00564B57">
              <w:rPr>
                <w:noProof/>
                <w:webHidden/>
              </w:rPr>
              <w:fldChar w:fldCharType="begin"/>
            </w:r>
            <w:r w:rsidR="00564B57">
              <w:rPr>
                <w:noProof/>
                <w:webHidden/>
              </w:rPr>
              <w:instrText xml:space="preserve"> PAGEREF _Toc84151842 \h </w:instrText>
            </w:r>
            <w:r w:rsidR="00564B57">
              <w:rPr>
                <w:noProof/>
                <w:webHidden/>
              </w:rPr>
            </w:r>
            <w:r w:rsidR="00564B57">
              <w:rPr>
                <w:noProof/>
                <w:webHidden/>
              </w:rPr>
              <w:fldChar w:fldCharType="separate"/>
            </w:r>
            <w:r w:rsidR="00564B57">
              <w:rPr>
                <w:noProof/>
                <w:webHidden/>
              </w:rPr>
              <w:t>12</w:t>
            </w:r>
            <w:r w:rsidR="00564B57">
              <w:rPr>
                <w:noProof/>
                <w:webHidden/>
              </w:rPr>
              <w:fldChar w:fldCharType="end"/>
            </w:r>
          </w:hyperlink>
        </w:p>
        <w:p w14:paraId="08821909" w14:textId="3DB78403" w:rsidR="00564B57" w:rsidRDefault="00651058">
          <w:pPr>
            <w:pStyle w:val="TDC3"/>
            <w:tabs>
              <w:tab w:val="right" w:leader="dot" w:pos="9350"/>
            </w:tabs>
            <w:rPr>
              <w:rFonts w:asciiTheme="minorHAnsi" w:eastAsiaTheme="minorEastAsia" w:hAnsiTheme="minorHAnsi" w:cstheme="minorBidi"/>
              <w:noProof/>
            </w:rPr>
          </w:pPr>
          <w:hyperlink w:anchor="_Toc84151843" w:history="1">
            <w:r w:rsidR="00564B57" w:rsidRPr="00B92118">
              <w:rPr>
                <w:rStyle w:val="Hipervnculo"/>
                <w:noProof/>
              </w:rPr>
              <w:t>Deep Q Network (DQN)</w:t>
            </w:r>
            <w:r w:rsidR="00564B57">
              <w:rPr>
                <w:noProof/>
                <w:webHidden/>
              </w:rPr>
              <w:tab/>
            </w:r>
            <w:r w:rsidR="00564B57">
              <w:rPr>
                <w:noProof/>
                <w:webHidden/>
              </w:rPr>
              <w:fldChar w:fldCharType="begin"/>
            </w:r>
            <w:r w:rsidR="00564B57">
              <w:rPr>
                <w:noProof/>
                <w:webHidden/>
              </w:rPr>
              <w:instrText xml:space="preserve"> PAGEREF _Toc84151843 \h </w:instrText>
            </w:r>
            <w:r w:rsidR="00564B57">
              <w:rPr>
                <w:noProof/>
                <w:webHidden/>
              </w:rPr>
            </w:r>
            <w:r w:rsidR="00564B57">
              <w:rPr>
                <w:noProof/>
                <w:webHidden/>
              </w:rPr>
              <w:fldChar w:fldCharType="separate"/>
            </w:r>
            <w:r w:rsidR="00564B57">
              <w:rPr>
                <w:noProof/>
                <w:webHidden/>
              </w:rPr>
              <w:t>15</w:t>
            </w:r>
            <w:r w:rsidR="00564B57">
              <w:rPr>
                <w:noProof/>
                <w:webHidden/>
              </w:rPr>
              <w:fldChar w:fldCharType="end"/>
            </w:r>
          </w:hyperlink>
        </w:p>
        <w:p w14:paraId="020719A8" w14:textId="6524C23B" w:rsidR="00564B57" w:rsidRDefault="00651058">
          <w:pPr>
            <w:pStyle w:val="TDC2"/>
            <w:tabs>
              <w:tab w:val="right" w:leader="dot" w:pos="9350"/>
            </w:tabs>
            <w:rPr>
              <w:rFonts w:asciiTheme="minorHAnsi" w:eastAsiaTheme="minorEastAsia" w:hAnsiTheme="minorHAnsi" w:cstheme="minorBidi"/>
              <w:noProof/>
            </w:rPr>
          </w:pPr>
          <w:hyperlink w:anchor="_Toc84151844" w:history="1">
            <w:r w:rsidR="00564B57" w:rsidRPr="00B92118">
              <w:rPr>
                <w:rStyle w:val="Hipervnculo"/>
                <w:noProof/>
              </w:rPr>
              <w:t>Diseño e Implementación</w:t>
            </w:r>
            <w:r w:rsidR="00564B57">
              <w:rPr>
                <w:noProof/>
                <w:webHidden/>
              </w:rPr>
              <w:tab/>
            </w:r>
            <w:r w:rsidR="00564B57">
              <w:rPr>
                <w:noProof/>
                <w:webHidden/>
              </w:rPr>
              <w:fldChar w:fldCharType="begin"/>
            </w:r>
            <w:r w:rsidR="00564B57">
              <w:rPr>
                <w:noProof/>
                <w:webHidden/>
              </w:rPr>
              <w:instrText xml:space="preserve"> PAGEREF _Toc84151844 \h </w:instrText>
            </w:r>
            <w:r w:rsidR="00564B57">
              <w:rPr>
                <w:noProof/>
                <w:webHidden/>
              </w:rPr>
            </w:r>
            <w:r w:rsidR="00564B57">
              <w:rPr>
                <w:noProof/>
                <w:webHidden/>
              </w:rPr>
              <w:fldChar w:fldCharType="separate"/>
            </w:r>
            <w:r w:rsidR="00564B57">
              <w:rPr>
                <w:noProof/>
                <w:webHidden/>
              </w:rPr>
              <w:t>18</w:t>
            </w:r>
            <w:r w:rsidR="00564B57">
              <w:rPr>
                <w:noProof/>
                <w:webHidden/>
              </w:rPr>
              <w:fldChar w:fldCharType="end"/>
            </w:r>
          </w:hyperlink>
        </w:p>
        <w:p w14:paraId="656FFC06" w14:textId="187B95BE" w:rsidR="00564B57" w:rsidRDefault="00651058">
          <w:pPr>
            <w:pStyle w:val="TDC3"/>
            <w:tabs>
              <w:tab w:val="right" w:leader="dot" w:pos="9350"/>
            </w:tabs>
            <w:rPr>
              <w:rFonts w:asciiTheme="minorHAnsi" w:eastAsiaTheme="minorEastAsia" w:hAnsiTheme="minorHAnsi" w:cstheme="minorBidi"/>
              <w:noProof/>
            </w:rPr>
          </w:pPr>
          <w:hyperlink w:anchor="_Toc84151845" w:history="1">
            <w:r w:rsidR="00564B57" w:rsidRPr="00B92118">
              <w:rPr>
                <w:rStyle w:val="Hipervnculo"/>
                <w:noProof/>
              </w:rPr>
              <w:t>Entorno</w:t>
            </w:r>
            <w:r w:rsidR="00564B57">
              <w:rPr>
                <w:noProof/>
                <w:webHidden/>
              </w:rPr>
              <w:tab/>
            </w:r>
            <w:r w:rsidR="00564B57">
              <w:rPr>
                <w:noProof/>
                <w:webHidden/>
              </w:rPr>
              <w:fldChar w:fldCharType="begin"/>
            </w:r>
            <w:r w:rsidR="00564B57">
              <w:rPr>
                <w:noProof/>
                <w:webHidden/>
              </w:rPr>
              <w:instrText xml:space="preserve"> PAGEREF _Toc84151845 \h </w:instrText>
            </w:r>
            <w:r w:rsidR="00564B57">
              <w:rPr>
                <w:noProof/>
                <w:webHidden/>
              </w:rPr>
            </w:r>
            <w:r w:rsidR="00564B57">
              <w:rPr>
                <w:noProof/>
                <w:webHidden/>
              </w:rPr>
              <w:fldChar w:fldCharType="separate"/>
            </w:r>
            <w:r w:rsidR="00564B57">
              <w:rPr>
                <w:noProof/>
                <w:webHidden/>
              </w:rPr>
              <w:t>18</w:t>
            </w:r>
            <w:r w:rsidR="00564B57">
              <w:rPr>
                <w:noProof/>
                <w:webHidden/>
              </w:rPr>
              <w:fldChar w:fldCharType="end"/>
            </w:r>
          </w:hyperlink>
        </w:p>
        <w:p w14:paraId="142462A7" w14:textId="3D5B722B" w:rsidR="00564B57" w:rsidRDefault="00651058">
          <w:pPr>
            <w:pStyle w:val="TDC3"/>
            <w:tabs>
              <w:tab w:val="right" w:leader="dot" w:pos="9350"/>
            </w:tabs>
            <w:rPr>
              <w:rFonts w:asciiTheme="minorHAnsi" w:eastAsiaTheme="minorEastAsia" w:hAnsiTheme="minorHAnsi" w:cstheme="minorBidi"/>
              <w:noProof/>
            </w:rPr>
          </w:pPr>
          <w:hyperlink w:anchor="_Toc84151846" w:history="1">
            <w:r w:rsidR="00564B57" w:rsidRPr="00B92118">
              <w:rPr>
                <w:rStyle w:val="Hipervnculo"/>
                <w:noProof/>
              </w:rPr>
              <w:t>Agente</w:t>
            </w:r>
            <w:r w:rsidR="00564B57">
              <w:rPr>
                <w:noProof/>
                <w:webHidden/>
              </w:rPr>
              <w:tab/>
            </w:r>
            <w:r w:rsidR="00564B57">
              <w:rPr>
                <w:noProof/>
                <w:webHidden/>
              </w:rPr>
              <w:fldChar w:fldCharType="begin"/>
            </w:r>
            <w:r w:rsidR="00564B57">
              <w:rPr>
                <w:noProof/>
                <w:webHidden/>
              </w:rPr>
              <w:instrText xml:space="preserve"> PAGEREF _Toc84151846 \h </w:instrText>
            </w:r>
            <w:r w:rsidR="00564B57">
              <w:rPr>
                <w:noProof/>
                <w:webHidden/>
              </w:rPr>
            </w:r>
            <w:r w:rsidR="00564B57">
              <w:rPr>
                <w:noProof/>
                <w:webHidden/>
              </w:rPr>
              <w:fldChar w:fldCharType="separate"/>
            </w:r>
            <w:r w:rsidR="00564B57">
              <w:rPr>
                <w:noProof/>
                <w:webHidden/>
              </w:rPr>
              <w:t>23</w:t>
            </w:r>
            <w:r w:rsidR="00564B57">
              <w:rPr>
                <w:noProof/>
                <w:webHidden/>
              </w:rPr>
              <w:fldChar w:fldCharType="end"/>
            </w:r>
          </w:hyperlink>
        </w:p>
        <w:p w14:paraId="52E95D6F" w14:textId="22286BDF" w:rsidR="00564B57" w:rsidRDefault="00651058">
          <w:pPr>
            <w:pStyle w:val="TDC3"/>
            <w:tabs>
              <w:tab w:val="right" w:leader="dot" w:pos="9350"/>
            </w:tabs>
            <w:rPr>
              <w:rFonts w:asciiTheme="minorHAnsi" w:eastAsiaTheme="minorEastAsia" w:hAnsiTheme="minorHAnsi" w:cstheme="minorBidi"/>
              <w:noProof/>
            </w:rPr>
          </w:pPr>
          <w:hyperlink w:anchor="_Toc84151847" w:history="1">
            <w:r w:rsidR="00564B57" w:rsidRPr="00B92118">
              <w:rPr>
                <w:rStyle w:val="Hipervnculo"/>
                <w:noProof/>
              </w:rPr>
              <w:t>Entrenamiento</w:t>
            </w:r>
            <w:r w:rsidR="00564B57">
              <w:rPr>
                <w:noProof/>
                <w:webHidden/>
              </w:rPr>
              <w:tab/>
            </w:r>
            <w:r w:rsidR="00564B57">
              <w:rPr>
                <w:noProof/>
                <w:webHidden/>
              </w:rPr>
              <w:fldChar w:fldCharType="begin"/>
            </w:r>
            <w:r w:rsidR="00564B57">
              <w:rPr>
                <w:noProof/>
                <w:webHidden/>
              </w:rPr>
              <w:instrText xml:space="preserve"> PAGEREF _Toc84151847 \h </w:instrText>
            </w:r>
            <w:r w:rsidR="00564B57">
              <w:rPr>
                <w:noProof/>
                <w:webHidden/>
              </w:rPr>
            </w:r>
            <w:r w:rsidR="00564B57">
              <w:rPr>
                <w:noProof/>
                <w:webHidden/>
              </w:rPr>
              <w:fldChar w:fldCharType="separate"/>
            </w:r>
            <w:r w:rsidR="00564B57">
              <w:rPr>
                <w:noProof/>
                <w:webHidden/>
              </w:rPr>
              <w:t>29</w:t>
            </w:r>
            <w:r w:rsidR="00564B57">
              <w:rPr>
                <w:noProof/>
                <w:webHidden/>
              </w:rPr>
              <w:fldChar w:fldCharType="end"/>
            </w:r>
          </w:hyperlink>
        </w:p>
        <w:p w14:paraId="5DB25113" w14:textId="1C20CB21" w:rsidR="00564B57" w:rsidRDefault="00651058">
          <w:pPr>
            <w:pStyle w:val="TDC3"/>
            <w:tabs>
              <w:tab w:val="right" w:leader="dot" w:pos="9350"/>
            </w:tabs>
            <w:rPr>
              <w:rFonts w:asciiTheme="minorHAnsi" w:eastAsiaTheme="minorEastAsia" w:hAnsiTheme="minorHAnsi" w:cstheme="minorBidi"/>
              <w:noProof/>
            </w:rPr>
          </w:pPr>
          <w:hyperlink w:anchor="_Toc84151848" w:history="1">
            <w:r w:rsidR="00564B57" w:rsidRPr="00B92118">
              <w:rPr>
                <w:rStyle w:val="Hipervnculo"/>
                <w:noProof/>
              </w:rPr>
              <w:t>Ejecución</w:t>
            </w:r>
            <w:r w:rsidR="00564B57">
              <w:rPr>
                <w:noProof/>
                <w:webHidden/>
              </w:rPr>
              <w:tab/>
            </w:r>
            <w:r w:rsidR="00564B57">
              <w:rPr>
                <w:noProof/>
                <w:webHidden/>
              </w:rPr>
              <w:fldChar w:fldCharType="begin"/>
            </w:r>
            <w:r w:rsidR="00564B57">
              <w:rPr>
                <w:noProof/>
                <w:webHidden/>
              </w:rPr>
              <w:instrText xml:space="preserve"> PAGEREF _Toc84151848 \h </w:instrText>
            </w:r>
            <w:r w:rsidR="00564B57">
              <w:rPr>
                <w:noProof/>
                <w:webHidden/>
              </w:rPr>
            </w:r>
            <w:r w:rsidR="00564B57">
              <w:rPr>
                <w:noProof/>
                <w:webHidden/>
              </w:rPr>
              <w:fldChar w:fldCharType="separate"/>
            </w:r>
            <w:r w:rsidR="00564B57">
              <w:rPr>
                <w:noProof/>
                <w:webHidden/>
              </w:rPr>
              <w:t>31</w:t>
            </w:r>
            <w:r w:rsidR="00564B57">
              <w:rPr>
                <w:noProof/>
                <w:webHidden/>
              </w:rPr>
              <w:fldChar w:fldCharType="end"/>
            </w:r>
          </w:hyperlink>
        </w:p>
        <w:p w14:paraId="1CDD395F" w14:textId="5B9E25A2" w:rsidR="00564B57" w:rsidRDefault="00651058">
          <w:pPr>
            <w:pStyle w:val="TDC2"/>
            <w:tabs>
              <w:tab w:val="right" w:leader="dot" w:pos="9350"/>
            </w:tabs>
            <w:rPr>
              <w:rFonts w:asciiTheme="minorHAnsi" w:eastAsiaTheme="minorEastAsia" w:hAnsiTheme="minorHAnsi" w:cstheme="minorBidi"/>
              <w:noProof/>
            </w:rPr>
          </w:pPr>
          <w:hyperlink w:anchor="_Toc84151849" w:history="1">
            <w:r w:rsidR="00564B57" w:rsidRPr="00B92118">
              <w:rPr>
                <w:rStyle w:val="Hipervnculo"/>
                <w:noProof/>
              </w:rPr>
              <w:t>Resultados</w:t>
            </w:r>
            <w:r w:rsidR="00564B57">
              <w:rPr>
                <w:noProof/>
                <w:webHidden/>
              </w:rPr>
              <w:tab/>
            </w:r>
            <w:r w:rsidR="00564B57">
              <w:rPr>
                <w:noProof/>
                <w:webHidden/>
              </w:rPr>
              <w:fldChar w:fldCharType="begin"/>
            </w:r>
            <w:r w:rsidR="00564B57">
              <w:rPr>
                <w:noProof/>
                <w:webHidden/>
              </w:rPr>
              <w:instrText xml:space="preserve"> PAGEREF _Toc84151849 \h </w:instrText>
            </w:r>
            <w:r w:rsidR="00564B57">
              <w:rPr>
                <w:noProof/>
                <w:webHidden/>
              </w:rPr>
            </w:r>
            <w:r w:rsidR="00564B57">
              <w:rPr>
                <w:noProof/>
                <w:webHidden/>
              </w:rPr>
              <w:fldChar w:fldCharType="separate"/>
            </w:r>
            <w:r w:rsidR="00564B57">
              <w:rPr>
                <w:noProof/>
                <w:webHidden/>
              </w:rPr>
              <w:t>34</w:t>
            </w:r>
            <w:r w:rsidR="00564B57">
              <w:rPr>
                <w:noProof/>
                <w:webHidden/>
              </w:rPr>
              <w:fldChar w:fldCharType="end"/>
            </w:r>
          </w:hyperlink>
        </w:p>
        <w:p w14:paraId="6DEEA177" w14:textId="6502B4C3" w:rsidR="00564B57" w:rsidRDefault="00651058">
          <w:pPr>
            <w:pStyle w:val="TDC3"/>
            <w:tabs>
              <w:tab w:val="right" w:leader="dot" w:pos="9350"/>
            </w:tabs>
            <w:rPr>
              <w:rFonts w:asciiTheme="minorHAnsi" w:eastAsiaTheme="minorEastAsia" w:hAnsiTheme="minorHAnsi" w:cstheme="minorBidi"/>
              <w:noProof/>
            </w:rPr>
          </w:pPr>
          <w:hyperlink w:anchor="_Toc84151850" w:history="1">
            <w:r w:rsidR="00564B57" w:rsidRPr="00B92118">
              <w:rPr>
                <w:rStyle w:val="Hipervnculo"/>
                <w:noProof/>
              </w:rPr>
              <w:t>Primer ciclo. Prueba HPA</w:t>
            </w:r>
            <w:r w:rsidR="00564B57">
              <w:rPr>
                <w:noProof/>
                <w:webHidden/>
              </w:rPr>
              <w:tab/>
            </w:r>
            <w:r w:rsidR="00564B57">
              <w:rPr>
                <w:noProof/>
                <w:webHidden/>
              </w:rPr>
              <w:fldChar w:fldCharType="begin"/>
            </w:r>
            <w:r w:rsidR="00564B57">
              <w:rPr>
                <w:noProof/>
                <w:webHidden/>
              </w:rPr>
              <w:instrText xml:space="preserve"> PAGEREF _Toc84151850 \h </w:instrText>
            </w:r>
            <w:r w:rsidR="00564B57">
              <w:rPr>
                <w:noProof/>
                <w:webHidden/>
              </w:rPr>
            </w:r>
            <w:r w:rsidR="00564B57">
              <w:rPr>
                <w:noProof/>
                <w:webHidden/>
              </w:rPr>
              <w:fldChar w:fldCharType="separate"/>
            </w:r>
            <w:r w:rsidR="00564B57">
              <w:rPr>
                <w:noProof/>
                <w:webHidden/>
              </w:rPr>
              <w:t>35</w:t>
            </w:r>
            <w:r w:rsidR="00564B57">
              <w:rPr>
                <w:noProof/>
                <w:webHidden/>
              </w:rPr>
              <w:fldChar w:fldCharType="end"/>
            </w:r>
          </w:hyperlink>
        </w:p>
        <w:p w14:paraId="76B535A8" w14:textId="52F02A44" w:rsidR="00564B57" w:rsidRDefault="00651058">
          <w:pPr>
            <w:pStyle w:val="TDC3"/>
            <w:tabs>
              <w:tab w:val="right" w:leader="dot" w:pos="9350"/>
            </w:tabs>
            <w:rPr>
              <w:rFonts w:asciiTheme="minorHAnsi" w:eastAsiaTheme="minorEastAsia" w:hAnsiTheme="minorHAnsi" w:cstheme="minorBidi"/>
              <w:noProof/>
            </w:rPr>
          </w:pPr>
          <w:hyperlink w:anchor="_Toc84151851" w:history="1">
            <w:r w:rsidR="00564B57" w:rsidRPr="00B92118">
              <w:rPr>
                <w:rStyle w:val="Hipervnculo"/>
                <w:noProof/>
              </w:rPr>
              <w:t>Primer ciclo. Prueba Agente con aprendizaje reforzado</w:t>
            </w:r>
            <w:r w:rsidR="00564B57">
              <w:rPr>
                <w:noProof/>
                <w:webHidden/>
              </w:rPr>
              <w:tab/>
            </w:r>
            <w:r w:rsidR="00564B57">
              <w:rPr>
                <w:noProof/>
                <w:webHidden/>
              </w:rPr>
              <w:fldChar w:fldCharType="begin"/>
            </w:r>
            <w:r w:rsidR="00564B57">
              <w:rPr>
                <w:noProof/>
                <w:webHidden/>
              </w:rPr>
              <w:instrText xml:space="preserve"> PAGEREF _Toc84151851 \h </w:instrText>
            </w:r>
            <w:r w:rsidR="00564B57">
              <w:rPr>
                <w:noProof/>
                <w:webHidden/>
              </w:rPr>
            </w:r>
            <w:r w:rsidR="00564B57">
              <w:rPr>
                <w:noProof/>
                <w:webHidden/>
              </w:rPr>
              <w:fldChar w:fldCharType="separate"/>
            </w:r>
            <w:r w:rsidR="00564B57">
              <w:rPr>
                <w:noProof/>
                <w:webHidden/>
              </w:rPr>
              <w:t>36</w:t>
            </w:r>
            <w:r w:rsidR="00564B57">
              <w:rPr>
                <w:noProof/>
                <w:webHidden/>
              </w:rPr>
              <w:fldChar w:fldCharType="end"/>
            </w:r>
          </w:hyperlink>
        </w:p>
        <w:p w14:paraId="20D86FBC" w14:textId="5570B92D" w:rsidR="00564B57" w:rsidRDefault="00651058">
          <w:pPr>
            <w:pStyle w:val="TDC3"/>
            <w:tabs>
              <w:tab w:val="right" w:leader="dot" w:pos="9350"/>
            </w:tabs>
            <w:rPr>
              <w:rFonts w:asciiTheme="minorHAnsi" w:eastAsiaTheme="minorEastAsia" w:hAnsiTheme="minorHAnsi" w:cstheme="minorBidi"/>
              <w:noProof/>
            </w:rPr>
          </w:pPr>
          <w:hyperlink w:anchor="_Toc84151852" w:history="1">
            <w:r w:rsidR="00564B57" w:rsidRPr="00B92118">
              <w:rPr>
                <w:rStyle w:val="Hipervnculo"/>
                <w:noProof/>
              </w:rPr>
              <w:t>Segundo ciclo. Prueba HPA</w:t>
            </w:r>
            <w:r w:rsidR="00564B57">
              <w:rPr>
                <w:noProof/>
                <w:webHidden/>
              </w:rPr>
              <w:tab/>
            </w:r>
            <w:r w:rsidR="00564B57">
              <w:rPr>
                <w:noProof/>
                <w:webHidden/>
              </w:rPr>
              <w:fldChar w:fldCharType="begin"/>
            </w:r>
            <w:r w:rsidR="00564B57">
              <w:rPr>
                <w:noProof/>
                <w:webHidden/>
              </w:rPr>
              <w:instrText xml:space="preserve"> PAGEREF _Toc84151852 \h </w:instrText>
            </w:r>
            <w:r w:rsidR="00564B57">
              <w:rPr>
                <w:noProof/>
                <w:webHidden/>
              </w:rPr>
            </w:r>
            <w:r w:rsidR="00564B57">
              <w:rPr>
                <w:noProof/>
                <w:webHidden/>
              </w:rPr>
              <w:fldChar w:fldCharType="separate"/>
            </w:r>
            <w:r w:rsidR="00564B57">
              <w:rPr>
                <w:noProof/>
                <w:webHidden/>
              </w:rPr>
              <w:t>37</w:t>
            </w:r>
            <w:r w:rsidR="00564B57">
              <w:rPr>
                <w:noProof/>
                <w:webHidden/>
              </w:rPr>
              <w:fldChar w:fldCharType="end"/>
            </w:r>
          </w:hyperlink>
        </w:p>
        <w:p w14:paraId="2A4342F5" w14:textId="52393C8C" w:rsidR="00564B57" w:rsidRDefault="00651058">
          <w:pPr>
            <w:pStyle w:val="TDC3"/>
            <w:tabs>
              <w:tab w:val="right" w:leader="dot" w:pos="9350"/>
            </w:tabs>
            <w:rPr>
              <w:rFonts w:asciiTheme="minorHAnsi" w:eastAsiaTheme="minorEastAsia" w:hAnsiTheme="minorHAnsi" w:cstheme="minorBidi"/>
              <w:noProof/>
            </w:rPr>
          </w:pPr>
          <w:hyperlink w:anchor="_Toc84151853" w:history="1">
            <w:r w:rsidR="00564B57" w:rsidRPr="00B92118">
              <w:rPr>
                <w:rStyle w:val="Hipervnculo"/>
                <w:noProof/>
              </w:rPr>
              <w:t>Segundo ciclo. Prueba Agente con aprendizaje reforzado</w:t>
            </w:r>
            <w:r w:rsidR="00564B57">
              <w:rPr>
                <w:noProof/>
                <w:webHidden/>
              </w:rPr>
              <w:tab/>
            </w:r>
            <w:r w:rsidR="00564B57">
              <w:rPr>
                <w:noProof/>
                <w:webHidden/>
              </w:rPr>
              <w:fldChar w:fldCharType="begin"/>
            </w:r>
            <w:r w:rsidR="00564B57">
              <w:rPr>
                <w:noProof/>
                <w:webHidden/>
              </w:rPr>
              <w:instrText xml:space="preserve"> PAGEREF _Toc84151853 \h </w:instrText>
            </w:r>
            <w:r w:rsidR="00564B57">
              <w:rPr>
                <w:noProof/>
                <w:webHidden/>
              </w:rPr>
            </w:r>
            <w:r w:rsidR="00564B57">
              <w:rPr>
                <w:noProof/>
                <w:webHidden/>
              </w:rPr>
              <w:fldChar w:fldCharType="separate"/>
            </w:r>
            <w:r w:rsidR="00564B57">
              <w:rPr>
                <w:noProof/>
                <w:webHidden/>
              </w:rPr>
              <w:t>38</w:t>
            </w:r>
            <w:r w:rsidR="00564B57">
              <w:rPr>
                <w:noProof/>
                <w:webHidden/>
              </w:rPr>
              <w:fldChar w:fldCharType="end"/>
            </w:r>
          </w:hyperlink>
        </w:p>
        <w:p w14:paraId="716C8BAA" w14:textId="17B534BA" w:rsidR="00564B57" w:rsidRDefault="00651058">
          <w:pPr>
            <w:pStyle w:val="TDC2"/>
            <w:tabs>
              <w:tab w:val="right" w:leader="dot" w:pos="9350"/>
            </w:tabs>
            <w:rPr>
              <w:rFonts w:asciiTheme="minorHAnsi" w:eastAsiaTheme="minorEastAsia" w:hAnsiTheme="minorHAnsi" w:cstheme="minorBidi"/>
              <w:noProof/>
            </w:rPr>
          </w:pPr>
          <w:hyperlink w:anchor="_Toc84151854" w:history="1">
            <w:r w:rsidR="00564B57" w:rsidRPr="00B92118">
              <w:rPr>
                <w:rStyle w:val="Hipervnculo"/>
                <w:noProof/>
              </w:rPr>
              <w:t>Conclusiones</w:t>
            </w:r>
            <w:r w:rsidR="00564B57">
              <w:rPr>
                <w:noProof/>
                <w:webHidden/>
              </w:rPr>
              <w:tab/>
            </w:r>
            <w:r w:rsidR="00564B57">
              <w:rPr>
                <w:noProof/>
                <w:webHidden/>
              </w:rPr>
              <w:fldChar w:fldCharType="begin"/>
            </w:r>
            <w:r w:rsidR="00564B57">
              <w:rPr>
                <w:noProof/>
                <w:webHidden/>
              </w:rPr>
              <w:instrText xml:space="preserve"> PAGEREF _Toc84151854 \h </w:instrText>
            </w:r>
            <w:r w:rsidR="00564B57">
              <w:rPr>
                <w:noProof/>
                <w:webHidden/>
              </w:rPr>
            </w:r>
            <w:r w:rsidR="00564B57">
              <w:rPr>
                <w:noProof/>
                <w:webHidden/>
              </w:rPr>
              <w:fldChar w:fldCharType="separate"/>
            </w:r>
            <w:r w:rsidR="00564B57">
              <w:rPr>
                <w:noProof/>
                <w:webHidden/>
              </w:rPr>
              <w:t>39</w:t>
            </w:r>
            <w:r w:rsidR="00564B57">
              <w:rPr>
                <w:noProof/>
                <w:webHidden/>
              </w:rPr>
              <w:fldChar w:fldCharType="end"/>
            </w:r>
          </w:hyperlink>
        </w:p>
        <w:p w14:paraId="6C36F0B7" w14:textId="0ED032D9" w:rsidR="00564B57" w:rsidRDefault="00651058">
          <w:pPr>
            <w:pStyle w:val="TDC3"/>
            <w:tabs>
              <w:tab w:val="right" w:leader="dot" w:pos="9350"/>
            </w:tabs>
            <w:rPr>
              <w:rFonts w:asciiTheme="minorHAnsi" w:eastAsiaTheme="minorEastAsia" w:hAnsiTheme="minorHAnsi" w:cstheme="minorBidi"/>
              <w:noProof/>
            </w:rPr>
          </w:pPr>
          <w:hyperlink w:anchor="_Toc84151855" w:history="1">
            <w:r w:rsidR="00564B57" w:rsidRPr="00B92118">
              <w:rPr>
                <w:rStyle w:val="Hipervnculo"/>
                <w:noProof/>
              </w:rPr>
              <w:t>Posibles nuevas líneas de trabajo</w:t>
            </w:r>
            <w:r w:rsidR="00564B57">
              <w:rPr>
                <w:noProof/>
                <w:webHidden/>
              </w:rPr>
              <w:tab/>
            </w:r>
            <w:r w:rsidR="00564B57">
              <w:rPr>
                <w:noProof/>
                <w:webHidden/>
              </w:rPr>
              <w:fldChar w:fldCharType="begin"/>
            </w:r>
            <w:r w:rsidR="00564B57">
              <w:rPr>
                <w:noProof/>
                <w:webHidden/>
              </w:rPr>
              <w:instrText xml:space="preserve"> PAGEREF _Toc84151855 \h </w:instrText>
            </w:r>
            <w:r w:rsidR="00564B57">
              <w:rPr>
                <w:noProof/>
                <w:webHidden/>
              </w:rPr>
            </w:r>
            <w:r w:rsidR="00564B57">
              <w:rPr>
                <w:noProof/>
                <w:webHidden/>
              </w:rPr>
              <w:fldChar w:fldCharType="separate"/>
            </w:r>
            <w:r w:rsidR="00564B57">
              <w:rPr>
                <w:noProof/>
                <w:webHidden/>
              </w:rPr>
              <w:t>40</w:t>
            </w:r>
            <w:r w:rsidR="00564B57">
              <w:rPr>
                <w:noProof/>
                <w:webHidden/>
              </w:rPr>
              <w:fldChar w:fldCharType="end"/>
            </w:r>
          </w:hyperlink>
        </w:p>
        <w:p w14:paraId="12BD9558" w14:textId="2C8D4E3A" w:rsidR="00564B57" w:rsidRDefault="00651058">
          <w:pPr>
            <w:pStyle w:val="TDC2"/>
            <w:tabs>
              <w:tab w:val="right" w:leader="dot" w:pos="9350"/>
            </w:tabs>
            <w:rPr>
              <w:rFonts w:asciiTheme="minorHAnsi" w:eastAsiaTheme="minorEastAsia" w:hAnsiTheme="minorHAnsi" w:cstheme="minorBidi"/>
              <w:noProof/>
            </w:rPr>
          </w:pPr>
          <w:hyperlink w:anchor="_Toc84151856" w:history="1">
            <w:r w:rsidR="00564B57" w:rsidRPr="00B92118">
              <w:rPr>
                <w:rStyle w:val="Hipervnculo"/>
                <w:noProof/>
                <w:lang w:val="en-US"/>
              </w:rPr>
              <w:t>Bibliografía</w:t>
            </w:r>
            <w:r w:rsidR="00564B57">
              <w:rPr>
                <w:noProof/>
                <w:webHidden/>
              </w:rPr>
              <w:tab/>
            </w:r>
            <w:r w:rsidR="00564B57">
              <w:rPr>
                <w:noProof/>
                <w:webHidden/>
              </w:rPr>
              <w:fldChar w:fldCharType="begin"/>
            </w:r>
            <w:r w:rsidR="00564B57">
              <w:rPr>
                <w:noProof/>
                <w:webHidden/>
              </w:rPr>
              <w:instrText xml:space="preserve"> PAGEREF _Toc84151856 \h </w:instrText>
            </w:r>
            <w:r w:rsidR="00564B57">
              <w:rPr>
                <w:noProof/>
                <w:webHidden/>
              </w:rPr>
            </w:r>
            <w:r w:rsidR="00564B57">
              <w:rPr>
                <w:noProof/>
                <w:webHidden/>
              </w:rPr>
              <w:fldChar w:fldCharType="separate"/>
            </w:r>
            <w:r w:rsidR="00564B57">
              <w:rPr>
                <w:noProof/>
                <w:webHidden/>
              </w:rPr>
              <w:t>42</w:t>
            </w:r>
            <w:r w:rsidR="00564B57">
              <w:rPr>
                <w:noProof/>
                <w:webHidden/>
              </w:rPr>
              <w:fldChar w:fldCharType="end"/>
            </w:r>
          </w:hyperlink>
        </w:p>
        <w:p w14:paraId="0E170400" w14:textId="6911C459" w:rsidR="00564B57" w:rsidRDefault="00651058">
          <w:pPr>
            <w:pStyle w:val="TDC2"/>
            <w:tabs>
              <w:tab w:val="right" w:leader="dot" w:pos="9350"/>
            </w:tabs>
            <w:rPr>
              <w:rFonts w:asciiTheme="minorHAnsi" w:eastAsiaTheme="minorEastAsia" w:hAnsiTheme="minorHAnsi" w:cstheme="minorBidi"/>
              <w:noProof/>
            </w:rPr>
          </w:pPr>
          <w:hyperlink w:anchor="_Toc84151857" w:history="1">
            <w:r w:rsidR="00564B57" w:rsidRPr="00B92118">
              <w:rPr>
                <w:rStyle w:val="Hipervnculo"/>
                <w:noProof/>
              </w:rPr>
              <w:t>Otros Recursos</w:t>
            </w:r>
            <w:r w:rsidR="00564B57">
              <w:rPr>
                <w:noProof/>
                <w:webHidden/>
              </w:rPr>
              <w:tab/>
            </w:r>
            <w:r w:rsidR="00564B57">
              <w:rPr>
                <w:noProof/>
                <w:webHidden/>
              </w:rPr>
              <w:fldChar w:fldCharType="begin"/>
            </w:r>
            <w:r w:rsidR="00564B57">
              <w:rPr>
                <w:noProof/>
                <w:webHidden/>
              </w:rPr>
              <w:instrText xml:space="preserve"> PAGEREF _Toc84151857 \h </w:instrText>
            </w:r>
            <w:r w:rsidR="00564B57">
              <w:rPr>
                <w:noProof/>
                <w:webHidden/>
              </w:rPr>
            </w:r>
            <w:r w:rsidR="00564B57">
              <w:rPr>
                <w:noProof/>
                <w:webHidden/>
              </w:rPr>
              <w:fldChar w:fldCharType="separate"/>
            </w:r>
            <w:r w:rsidR="00564B57">
              <w:rPr>
                <w:noProof/>
                <w:webHidden/>
              </w:rPr>
              <w:t>43</w:t>
            </w:r>
            <w:r w:rsidR="00564B57">
              <w:rPr>
                <w:noProof/>
                <w:webHidden/>
              </w:rPr>
              <w:fldChar w:fldCharType="end"/>
            </w:r>
          </w:hyperlink>
        </w:p>
        <w:p w14:paraId="24011BDD" w14:textId="1F2D1427" w:rsidR="00564B57" w:rsidRDefault="00651058">
          <w:pPr>
            <w:pStyle w:val="TDC3"/>
            <w:tabs>
              <w:tab w:val="right" w:leader="dot" w:pos="9350"/>
            </w:tabs>
            <w:rPr>
              <w:rFonts w:asciiTheme="minorHAnsi" w:eastAsiaTheme="minorEastAsia" w:hAnsiTheme="minorHAnsi" w:cstheme="minorBidi"/>
              <w:noProof/>
            </w:rPr>
          </w:pPr>
          <w:hyperlink w:anchor="_Toc84151858" w:history="1">
            <w:r w:rsidR="00564B57" w:rsidRPr="00B92118">
              <w:rPr>
                <w:rStyle w:val="Hipervnculo"/>
                <w:noProof/>
              </w:rPr>
              <w:t>Repositorio de Código</w:t>
            </w:r>
            <w:r w:rsidR="00564B57">
              <w:rPr>
                <w:noProof/>
                <w:webHidden/>
              </w:rPr>
              <w:tab/>
            </w:r>
            <w:r w:rsidR="00564B57">
              <w:rPr>
                <w:noProof/>
                <w:webHidden/>
              </w:rPr>
              <w:fldChar w:fldCharType="begin"/>
            </w:r>
            <w:r w:rsidR="00564B57">
              <w:rPr>
                <w:noProof/>
                <w:webHidden/>
              </w:rPr>
              <w:instrText xml:space="preserve"> PAGEREF _Toc84151858 \h </w:instrText>
            </w:r>
            <w:r w:rsidR="00564B57">
              <w:rPr>
                <w:noProof/>
                <w:webHidden/>
              </w:rPr>
            </w:r>
            <w:r w:rsidR="00564B57">
              <w:rPr>
                <w:noProof/>
                <w:webHidden/>
              </w:rPr>
              <w:fldChar w:fldCharType="separate"/>
            </w:r>
            <w:r w:rsidR="00564B57">
              <w:rPr>
                <w:noProof/>
                <w:webHidden/>
              </w:rPr>
              <w:t>43</w:t>
            </w:r>
            <w:r w:rsidR="00564B57">
              <w:rPr>
                <w:noProof/>
                <w:webHidden/>
              </w:rPr>
              <w:fldChar w:fldCharType="end"/>
            </w:r>
          </w:hyperlink>
        </w:p>
        <w:p w14:paraId="5996B909" w14:textId="28BB713A" w:rsidR="00564B57" w:rsidRDefault="00651058">
          <w:pPr>
            <w:pStyle w:val="TDC3"/>
            <w:tabs>
              <w:tab w:val="right" w:leader="dot" w:pos="9350"/>
            </w:tabs>
            <w:rPr>
              <w:rFonts w:asciiTheme="minorHAnsi" w:eastAsiaTheme="minorEastAsia" w:hAnsiTheme="minorHAnsi" w:cstheme="minorBidi"/>
              <w:noProof/>
            </w:rPr>
          </w:pPr>
          <w:hyperlink w:anchor="_Toc84151859" w:history="1">
            <w:r w:rsidR="00564B57" w:rsidRPr="00B92118">
              <w:rPr>
                <w:rStyle w:val="Hipervnculo"/>
                <w:noProof/>
              </w:rPr>
              <w:t>Cliente Python de Kubernetes</w:t>
            </w:r>
            <w:r w:rsidR="00564B57">
              <w:rPr>
                <w:noProof/>
                <w:webHidden/>
              </w:rPr>
              <w:tab/>
            </w:r>
            <w:r w:rsidR="00564B57">
              <w:rPr>
                <w:noProof/>
                <w:webHidden/>
              </w:rPr>
              <w:fldChar w:fldCharType="begin"/>
            </w:r>
            <w:r w:rsidR="00564B57">
              <w:rPr>
                <w:noProof/>
                <w:webHidden/>
              </w:rPr>
              <w:instrText xml:space="preserve"> PAGEREF _Toc84151859 \h </w:instrText>
            </w:r>
            <w:r w:rsidR="00564B57">
              <w:rPr>
                <w:noProof/>
                <w:webHidden/>
              </w:rPr>
            </w:r>
            <w:r w:rsidR="00564B57">
              <w:rPr>
                <w:noProof/>
                <w:webHidden/>
              </w:rPr>
              <w:fldChar w:fldCharType="separate"/>
            </w:r>
            <w:r w:rsidR="00564B57">
              <w:rPr>
                <w:noProof/>
                <w:webHidden/>
              </w:rPr>
              <w:t>43</w:t>
            </w:r>
            <w:r w:rsidR="00564B57">
              <w:rPr>
                <w:noProof/>
                <w:webHidden/>
              </w:rPr>
              <w:fldChar w:fldCharType="end"/>
            </w:r>
          </w:hyperlink>
        </w:p>
        <w:p w14:paraId="70273530" w14:textId="0645809D" w:rsidR="00300BDB" w:rsidRDefault="00300BDB">
          <w:pPr>
            <w:rPr>
              <w:b/>
              <w:bCs/>
            </w:rPr>
          </w:pPr>
          <w:r>
            <w:rPr>
              <w:b/>
              <w:bCs/>
            </w:rPr>
            <w:lastRenderedPageBreak/>
            <w:fldChar w:fldCharType="end"/>
          </w:r>
        </w:p>
      </w:sdtContent>
    </w:sdt>
    <w:p w14:paraId="5997BB24" w14:textId="6E84EF0D" w:rsidR="00C425B2" w:rsidRPr="00564B57" w:rsidRDefault="00C425B2" w:rsidP="00564B57">
      <w:pPr>
        <w:pStyle w:val="Ttulo4"/>
      </w:pPr>
      <w:r w:rsidRPr="00564B57">
        <w:t>Índice de Figuras</w:t>
      </w:r>
    </w:p>
    <w:p w14:paraId="2CF33FE7" w14:textId="77777777" w:rsidR="00C425B2" w:rsidRDefault="00C425B2" w:rsidP="00C425B2">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3492768" w:history="1">
        <w:r w:rsidRPr="00E545F5">
          <w:rPr>
            <w:rStyle w:val="Hipervnculo"/>
            <w:noProof/>
          </w:rPr>
          <w:t xml:space="preserve">Ilustración 1: Despliegue en contenedores  </w:t>
        </w:r>
        <w:r>
          <w:rPr>
            <w:noProof/>
            <w:webHidden/>
          </w:rPr>
          <w:tab/>
        </w:r>
        <w:r>
          <w:rPr>
            <w:noProof/>
            <w:webHidden/>
          </w:rPr>
          <w:fldChar w:fldCharType="begin"/>
        </w:r>
        <w:r>
          <w:rPr>
            <w:noProof/>
            <w:webHidden/>
          </w:rPr>
          <w:instrText xml:space="preserve"> PAGEREF _Toc83492768 \h </w:instrText>
        </w:r>
        <w:r>
          <w:rPr>
            <w:noProof/>
            <w:webHidden/>
          </w:rPr>
        </w:r>
        <w:r>
          <w:rPr>
            <w:noProof/>
            <w:webHidden/>
          </w:rPr>
          <w:fldChar w:fldCharType="separate"/>
        </w:r>
        <w:r>
          <w:rPr>
            <w:noProof/>
            <w:webHidden/>
          </w:rPr>
          <w:t>4</w:t>
        </w:r>
        <w:r>
          <w:rPr>
            <w:noProof/>
            <w:webHidden/>
          </w:rPr>
          <w:fldChar w:fldCharType="end"/>
        </w:r>
      </w:hyperlink>
    </w:p>
    <w:p w14:paraId="0AE74302"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69" w:history="1">
        <w:r w:rsidR="00C425B2" w:rsidRPr="00E545F5">
          <w:rPr>
            <w:rStyle w:val="Hipervnculo"/>
            <w:noProof/>
          </w:rPr>
          <w:t xml:space="preserve">Ilustración 2: Arquitectura de Kubernetes </w:t>
        </w:r>
        <w:r w:rsidR="00C425B2">
          <w:rPr>
            <w:noProof/>
            <w:webHidden/>
          </w:rPr>
          <w:tab/>
        </w:r>
        <w:r w:rsidR="00C425B2">
          <w:rPr>
            <w:noProof/>
            <w:webHidden/>
          </w:rPr>
          <w:fldChar w:fldCharType="begin"/>
        </w:r>
        <w:r w:rsidR="00C425B2">
          <w:rPr>
            <w:noProof/>
            <w:webHidden/>
          </w:rPr>
          <w:instrText xml:space="preserve"> PAGEREF _Toc83492769 \h </w:instrText>
        </w:r>
        <w:r w:rsidR="00C425B2">
          <w:rPr>
            <w:noProof/>
            <w:webHidden/>
          </w:rPr>
        </w:r>
        <w:r w:rsidR="00C425B2">
          <w:rPr>
            <w:noProof/>
            <w:webHidden/>
          </w:rPr>
          <w:fldChar w:fldCharType="separate"/>
        </w:r>
        <w:r w:rsidR="00C425B2">
          <w:rPr>
            <w:noProof/>
            <w:webHidden/>
          </w:rPr>
          <w:t>5</w:t>
        </w:r>
        <w:r w:rsidR="00C425B2">
          <w:rPr>
            <w:noProof/>
            <w:webHidden/>
          </w:rPr>
          <w:fldChar w:fldCharType="end"/>
        </w:r>
      </w:hyperlink>
    </w:p>
    <w:p w14:paraId="65025F25"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70" w:history="1">
        <w:r w:rsidR="00C425B2" w:rsidRPr="00E545F5">
          <w:rPr>
            <w:rStyle w:val="Hipervnculo"/>
            <w:noProof/>
          </w:rPr>
          <w:t>Ilustración 3: Kubernetes Dashboard</w:t>
        </w:r>
        <w:r w:rsidR="00C425B2">
          <w:rPr>
            <w:noProof/>
            <w:webHidden/>
          </w:rPr>
          <w:tab/>
        </w:r>
        <w:r w:rsidR="00C425B2">
          <w:rPr>
            <w:noProof/>
            <w:webHidden/>
          </w:rPr>
          <w:fldChar w:fldCharType="begin"/>
        </w:r>
        <w:r w:rsidR="00C425B2">
          <w:rPr>
            <w:noProof/>
            <w:webHidden/>
          </w:rPr>
          <w:instrText xml:space="preserve"> PAGEREF _Toc83492770 \h </w:instrText>
        </w:r>
        <w:r w:rsidR="00C425B2">
          <w:rPr>
            <w:noProof/>
            <w:webHidden/>
          </w:rPr>
        </w:r>
        <w:r w:rsidR="00C425B2">
          <w:rPr>
            <w:noProof/>
            <w:webHidden/>
          </w:rPr>
          <w:fldChar w:fldCharType="separate"/>
        </w:r>
        <w:r w:rsidR="00C425B2">
          <w:rPr>
            <w:noProof/>
            <w:webHidden/>
          </w:rPr>
          <w:t>8</w:t>
        </w:r>
        <w:r w:rsidR="00C425B2">
          <w:rPr>
            <w:noProof/>
            <w:webHidden/>
          </w:rPr>
          <w:fldChar w:fldCharType="end"/>
        </w:r>
      </w:hyperlink>
    </w:p>
    <w:p w14:paraId="2708E9DB"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71" w:history="1">
        <w:r w:rsidR="00C425B2" w:rsidRPr="00E545F5">
          <w:rPr>
            <w:rStyle w:val="Hipervnculo"/>
            <w:noProof/>
          </w:rPr>
          <w:t xml:space="preserve">Ilustración 4: Elementos de un sistema de aprendizaje por refuerzo </w:t>
        </w:r>
        <w:r w:rsidR="00C425B2">
          <w:rPr>
            <w:noProof/>
            <w:webHidden/>
          </w:rPr>
          <w:tab/>
        </w:r>
        <w:r w:rsidR="00C425B2">
          <w:rPr>
            <w:noProof/>
            <w:webHidden/>
          </w:rPr>
          <w:fldChar w:fldCharType="begin"/>
        </w:r>
        <w:r w:rsidR="00C425B2">
          <w:rPr>
            <w:noProof/>
            <w:webHidden/>
          </w:rPr>
          <w:instrText xml:space="preserve"> PAGEREF _Toc83492771 \h </w:instrText>
        </w:r>
        <w:r w:rsidR="00C425B2">
          <w:rPr>
            <w:noProof/>
            <w:webHidden/>
          </w:rPr>
        </w:r>
        <w:r w:rsidR="00C425B2">
          <w:rPr>
            <w:noProof/>
            <w:webHidden/>
          </w:rPr>
          <w:fldChar w:fldCharType="separate"/>
        </w:r>
        <w:r w:rsidR="00C425B2">
          <w:rPr>
            <w:noProof/>
            <w:webHidden/>
          </w:rPr>
          <w:t>10</w:t>
        </w:r>
        <w:r w:rsidR="00C425B2">
          <w:rPr>
            <w:noProof/>
            <w:webHidden/>
          </w:rPr>
          <w:fldChar w:fldCharType="end"/>
        </w:r>
      </w:hyperlink>
    </w:p>
    <w:p w14:paraId="1C00411D"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72" w:history="1">
        <w:r w:rsidR="00C425B2" w:rsidRPr="00E545F5">
          <w:rPr>
            <w:rStyle w:val="Hipervnculo"/>
            <w:noProof/>
          </w:rPr>
          <w:t>Ilustración 5: Arquitectura del Sistema propuesto</w:t>
        </w:r>
        <w:r w:rsidR="00C425B2">
          <w:rPr>
            <w:noProof/>
            <w:webHidden/>
          </w:rPr>
          <w:tab/>
        </w:r>
        <w:r w:rsidR="00C425B2">
          <w:rPr>
            <w:noProof/>
            <w:webHidden/>
          </w:rPr>
          <w:fldChar w:fldCharType="begin"/>
        </w:r>
        <w:r w:rsidR="00C425B2">
          <w:rPr>
            <w:noProof/>
            <w:webHidden/>
          </w:rPr>
          <w:instrText xml:space="preserve"> PAGEREF _Toc83492772 \h </w:instrText>
        </w:r>
        <w:r w:rsidR="00C425B2">
          <w:rPr>
            <w:noProof/>
            <w:webHidden/>
          </w:rPr>
        </w:r>
        <w:r w:rsidR="00C425B2">
          <w:rPr>
            <w:noProof/>
            <w:webHidden/>
          </w:rPr>
          <w:fldChar w:fldCharType="separate"/>
        </w:r>
        <w:r w:rsidR="00C425B2">
          <w:rPr>
            <w:noProof/>
            <w:webHidden/>
          </w:rPr>
          <w:t>11</w:t>
        </w:r>
        <w:r w:rsidR="00C425B2">
          <w:rPr>
            <w:noProof/>
            <w:webHidden/>
          </w:rPr>
          <w:fldChar w:fldCharType="end"/>
        </w:r>
      </w:hyperlink>
    </w:p>
    <w:p w14:paraId="50CEC51C"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73" w:history="1">
        <w:r w:rsidR="00C425B2" w:rsidRPr="00E545F5">
          <w:rPr>
            <w:rStyle w:val="Hipervnculo"/>
            <w:noProof/>
          </w:rPr>
          <w:t>Ilustración 6: Algoritmo Q-Learning</w:t>
        </w:r>
        <w:r w:rsidR="00C425B2" w:rsidRPr="00E545F5">
          <w:rPr>
            <w:rStyle w:val="Hipervnculo"/>
            <w:bCs/>
            <w:noProof/>
          </w:rPr>
          <w:t xml:space="preserve">  </w:t>
        </w:r>
        <w:r w:rsidR="00C425B2">
          <w:rPr>
            <w:noProof/>
            <w:webHidden/>
          </w:rPr>
          <w:tab/>
        </w:r>
        <w:r w:rsidR="00C425B2">
          <w:rPr>
            <w:noProof/>
            <w:webHidden/>
          </w:rPr>
          <w:fldChar w:fldCharType="begin"/>
        </w:r>
        <w:r w:rsidR="00C425B2">
          <w:rPr>
            <w:noProof/>
            <w:webHidden/>
          </w:rPr>
          <w:instrText xml:space="preserve"> PAGEREF _Toc83492773 \h </w:instrText>
        </w:r>
        <w:r w:rsidR="00C425B2">
          <w:rPr>
            <w:noProof/>
            <w:webHidden/>
          </w:rPr>
        </w:r>
        <w:r w:rsidR="00C425B2">
          <w:rPr>
            <w:noProof/>
            <w:webHidden/>
          </w:rPr>
          <w:fldChar w:fldCharType="separate"/>
        </w:r>
        <w:r w:rsidR="00C425B2">
          <w:rPr>
            <w:noProof/>
            <w:webHidden/>
          </w:rPr>
          <w:t>12</w:t>
        </w:r>
        <w:r w:rsidR="00C425B2">
          <w:rPr>
            <w:noProof/>
            <w:webHidden/>
          </w:rPr>
          <w:fldChar w:fldCharType="end"/>
        </w:r>
      </w:hyperlink>
    </w:p>
    <w:p w14:paraId="276C9944"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74" w:history="1">
        <w:r w:rsidR="00C425B2" w:rsidRPr="00E545F5">
          <w:rPr>
            <w:rStyle w:val="Hipervnculo"/>
            <w:noProof/>
          </w:rPr>
          <w:t>Ilustración 7: Función Q implementada como tabla</w:t>
        </w:r>
        <w:r w:rsidR="00C425B2">
          <w:rPr>
            <w:noProof/>
            <w:webHidden/>
          </w:rPr>
          <w:tab/>
        </w:r>
        <w:r w:rsidR="00C425B2">
          <w:rPr>
            <w:noProof/>
            <w:webHidden/>
          </w:rPr>
          <w:fldChar w:fldCharType="begin"/>
        </w:r>
        <w:r w:rsidR="00C425B2">
          <w:rPr>
            <w:noProof/>
            <w:webHidden/>
          </w:rPr>
          <w:instrText xml:space="preserve"> PAGEREF _Toc83492774 \h </w:instrText>
        </w:r>
        <w:r w:rsidR="00C425B2">
          <w:rPr>
            <w:noProof/>
            <w:webHidden/>
          </w:rPr>
        </w:r>
        <w:r w:rsidR="00C425B2">
          <w:rPr>
            <w:noProof/>
            <w:webHidden/>
          </w:rPr>
          <w:fldChar w:fldCharType="separate"/>
        </w:r>
        <w:r w:rsidR="00C425B2">
          <w:rPr>
            <w:noProof/>
            <w:webHidden/>
          </w:rPr>
          <w:t>12</w:t>
        </w:r>
        <w:r w:rsidR="00C425B2">
          <w:rPr>
            <w:noProof/>
            <w:webHidden/>
          </w:rPr>
          <w:fldChar w:fldCharType="end"/>
        </w:r>
      </w:hyperlink>
    </w:p>
    <w:p w14:paraId="0C40943B"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75" w:history="1">
        <w:r w:rsidR="00C425B2" w:rsidRPr="00E545F5">
          <w:rPr>
            <w:rStyle w:val="Hipervnculo"/>
            <w:noProof/>
          </w:rPr>
          <w:t xml:space="preserve">Ilustración 8: Deep Q Network (DQN) </w:t>
        </w:r>
        <w:r w:rsidR="00C425B2">
          <w:rPr>
            <w:noProof/>
            <w:webHidden/>
          </w:rPr>
          <w:tab/>
        </w:r>
        <w:r w:rsidR="00C425B2">
          <w:rPr>
            <w:noProof/>
            <w:webHidden/>
          </w:rPr>
          <w:fldChar w:fldCharType="begin"/>
        </w:r>
        <w:r w:rsidR="00C425B2">
          <w:rPr>
            <w:noProof/>
            <w:webHidden/>
          </w:rPr>
          <w:instrText xml:space="preserve"> PAGEREF _Toc83492775 \h </w:instrText>
        </w:r>
        <w:r w:rsidR="00C425B2">
          <w:rPr>
            <w:noProof/>
            <w:webHidden/>
          </w:rPr>
        </w:r>
        <w:r w:rsidR="00C425B2">
          <w:rPr>
            <w:noProof/>
            <w:webHidden/>
          </w:rPr>
          <w:fldChar w:fldCharType="separate"/>
        </w:r>
        <w:r w:rsidR="00C425B2">
          <w:rPr>
            <w:noProof/>
            <w:webHidden/>
          </w:rPr>
          <w:t>15</w:t>
        </w:r>
        <w:r w:rsidR="00C425B2">
          <w:rPr>
            <w:noProof/>
            <w:webHidden/>
          </w:rPr>
          <w:fldChar w:fldCharType="end"/>
        </w:r>
      </w:hyperlink>
    </w:p>
    <w:p w14:paraId="24835CB3"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76" w:history="1">
        <w:r w:rsidR="00C425B2" w:rsidRPr="00E545F5">
          <w:rPr>
            <w:rStyle w:val="Hipervnculo"/>
            <w:noProof/>
          </w:rPr>
          <w:t>Ilustración 9: Agente DQN con Replay Buffer</w:t>
        </w:r>
        <w:r w:rsidR="00C425B2">
          <w:rPr>
            <w:noProof/>
            <w:webHidden/>
          </w:rPr>
          <w:tab/>
        </w:r>
        <w:r w:rsidR="00C425B2">
          <w:rPr>
            <w:noProof/>
            <w:webHidden/>
          </w:rPr>
          <w:fldChar w:fldCharType="begin"/>
        </w:r>
        <w:r w:rsidR="00C425B2">
          <w:rPr>
            <w:noProof/>
            <w:webHidden/>
          </w:rPr>
          <w:instrText xml:space="preserve"> PAGEREF _Toc83492776 \h </w:instrText>
        </w:r>
        <w:r w:rsidR="00C425B2">
          <w:rPr>
            <w:noProof/>
            <w:webHidden/>
          </w:rPr>
        </w:r>
        <w:r w:rsidR="00C425B2">
          <w:rPr>
            <w:noProof/>
            <w:webHidden/>
          </w:rPr>
          <w:fldChar w:fldCharType="separate"/>
        </w:r>
        <w:r w:rsidR="00C425B2">
          <w:rPr>
            <w:noProof/>
            <w:webHidden/>
          </w:rPr>
          <w:t>15</w:t>
        </w:r>
        <w:r w:rsidR="00C425B2">
          <w:rPr>
            <w:noProof/>
            <w:webHidden/>
          </w:rPr>
          <w:fldChar w:fldCharType="end"/>
        </w:r>
      </w:hyperlink>
    </w:p>
    <w:p w14:paraId="5E87FA85"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77" w:history="1">
        <w:r w:rsidR="00C425B2" w:rsidRPr="00E545F5">
          <w:rPr>
            <w:rStyle w:val="Hipervnculo"/>
            <w:noProof/>
          </w:rPr>
          <w:t>Ilustración 10: Vector estado con valores continuos</w:t>
        </w:r>
        <w:r w:rsidR="00C425B2">
          <w:rPr>
            <w:noProof/>
            <w:webHidden/>
          </w:rPr>
          <w:tab/>
        </w:r>
        <w:r w:rsidR="00C425B2">
          <w:rPr>
            <w:noProof/>
            <w:webHidden/>
          </w:rPr>
          <w:fldChar w:fldCharType="begin"/>
        </w:r>
        <w:r w:rsidR="00C425B2">
          <w:rPr>
            <w:noProof/>
            <w:webHidden/>
          </w:rPr>
          <w:instrText xml:space="preserve"> PAGEREF _Toc83492777 \h </w:instrText>
        </w:r>
        <w:r w:rsidR="00C425B2">
          <w:rPr>
            <w:noProof/>
            <w:webHidden/>
          </w:rPr>
        </w:r>
        <w:r w:rsidR="00C425B2">
          <w:rPr>
            <w:noProof/>
            <w:webHidden/>
          </w:rPr>
          <w:fldChar w:fldCharType="separate"/>
        </w:r>
        <w:r w:rsidR="00C425B2">
          <w:rPr>
            <w:noProof/>
            <w:webHidden/>
          </w:rPr>
          <w:t>17</w:t>
        </w:r>
        <w:r w:rsidR="00C425B2">
          <w:rPr>
            <w:noProof/>
            <w:webHidden/>
          </w:rPr>
          <w:fldChar w:fldCharType="end"/>
        </w:r>
      </w:hyperlink>
    </w:p>
    <w:p w14:paraId="21A2A2B3"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78" w:history="1">
        <w:r w:rsidR="00C425B2" w:rsidRPr="00E545F5">
          <w:rPr>
            <w:rStyle w:val="Hipervnculo"/>
            <w:noProof/>
          </w:rPr>
          <w:t>Ilustración 11: Vector estado con valores discretizados</w:t>
        </w:r>
        <w:r w:rsidR="00C425B2">
          <w:rPr>
            <w:noProof/>
            <w:webHidden/>
          </w:rPr>
          <w:tab/>
        </w:r>
        <w:r w:rsidR="00C425B2">
          <w:rPr>
            <w:noProof/>
            <w:webHidden/>
          </w:rPr>
          <w:fldChar w:fldCharType="begin"/>
        </w:r>
        <w:r w:rsidR="00C425B2">
          <w:rPr>
            <w:noProof/>
            <w:webHidden/>
          </w:rPr>
          <w:instrText xml:space="preserve"> PAGEREF _Toc83492778 \h </w:instrText>
        </w:r>
        <w:r w:rsidR="00C425B2">
          <w:rPr>
            <w:noProof/>
            <w:webHidden/>
          </w:rPr>
        </w:r>
        <w:r w:rsidR="00C425B2">
          <w:rPr>
            <w:noProof/>
            <w:webHidden/>
          </w:rPr>
          <w:fldChar w:fldCharType="separate"/>
        </w:r>
        <w:r w:rsidR="00C425B2">
          <w:rPr>
            <w:noProof/>
            <w:webHidden/>
          </w:rPr>
          <w:t>18</w:t>
        </w:r>
        <w:r w:rsidR="00C425B2">
          <w:rPr>
            <w:noProof/>
            <w:webHidden/>
          </w:rPr>
          <w:fldChar w:fldCharType="end"/>
        </w:r>
      </w:hyperlink>
    </w:p>
    <w:p w14:paraId="77487375"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79" w:history="1">
        <w:r w:rsidR="00C425B2" w:rsidRPr="00E545F5">
          <w:rPr>
            <w:rStyle w:val="Hipervnculo"/>
            <w:noProof/>
          </w:rPr>
          <w:t>Ilustración 12: Conversión estado a clave para tabla de recompensas</w:t>
        </w:r>
        <w:r w:rsidR="00C425B2">
          <w:rPr>
            <w:noProof/>
            <w:webHidden/>
          </w:rPr>
          <w:tab/>
        </w:r>
        <w:r w:rsidR="00C425B2">
          <w:rPr>
            <w:noProof/>
            <w:webHidden/>
          </w:rPr>
          <w:fldChar w:fldCharType="begin"/>
        </w:r>
        <w:r w:rsidR="00C425B2">
          <w:rPr>
            <w:noProof/>
            <w:webHidden/>
          </w:rPr>
          <w:instrText xml:space="preserve"> PAGEREF _Toc83492779 \h </w:instrText>
        </w:r>
        <w:r w:rsidR="00C425B2">
          <w:rPr>
            <w:noProof/>
            <w:webHidden/>
          </w:rPr>
        </w:r>
        <w:r w:rsidR="00C425B2">
          <w:rPr>
            <w:noProof/>
            <w:webHidden/>
          </w:rPr>
          <w:fldChar w:fldCharType="separate"/>
        </w:r>
        <w:r w:rsidR="00C425B2">
          <w:rPr>
            <w:noProof/>
            <w:webHidden/>
          </w:rPr>
          <w:t>21</w:t>
        </w:r>
        <w:r w:rsidR="00C425B2">
          <w:rPr>
            <w:noProof/>
            <w:webHidden/>
          </w:rPr>
          <w:fldChar w:fldCharType="end"/>
        </w:r>
      </w:hyperlink>
    </w:p>
    <w:p w14:paraId="318245D1"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80" w:history="1">
        <w:r w:rsidR="00C425B2" w:rsidRPr="00E545F5">
          <w:rPr>
            <w:rStyle w:val="Hipervnculo"/>
            <w:noProof/>
          </w:rPr>
          <w:t>Ilustración 13: Metáfora de la inestabilidad que se introduce si la red objetivo es la misma que la principal</w:t>
        </w:r>
        <w:r w:rsidR="00C425B2">
          <w:rPr>
            <w:noProof/>
            <w:webHidden/>
          </w:rPr>
          <w:tab/>
        </w:r>
        <w:r w:rsidR="00C425B2">
          <w:rPr>
            <w:noProof/>
            <w:webHidden/>
          </w:rPr>
          <w:fldChar w:fldCharType="begin"/>
        </w:r>
        <w:r w:rsidR="00C425B2">
          <w:rPr>
            <w:noProof/>
            <w:webHidden/>
          </w:rPr>
          <w:instrText xml:space="preserve"> PAGEREF _Toc83492780 \h </w:instrText>
        </w:r>
        <w:r w:rsidR="00C425B2">
          <w:rPr>
            <w:noProof/>
            <w:webHidden/>
          </w:rPr>
        </w:r>
        <w:r w:rsidR="00C425B2">
          <w:rPr>
            <w:noProof/>
            <w:webHidden/>
          </w:rPr>
          <w:fldChar w:fldCharType="separate"/>
        </w:r>
        <w:r w:rsidR="00C425B2">
          <w:rPr>
            <w:noProof/>
            <w:webHidden/>
          </w:rPr>
          <w:t>26</w:t>
        </w:r>
        <w:r w:rsidR="00C425B2">
          <w:rPr>
            <w:noProof/>
            <w:webHidden/>
          </w:rPr>
          <w:fldChar w:fldCharType="end"/>
        </w:r>
      </w:hyperlink>
    </w:p>
    <w:p w14:paraId="6DBD3592"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81" w:history="1">
        <w:r w:rsidR="00C425B2" w:rsidRPr="00E545F5">
          <w:rPr>
            <w:rStyle w:val="Hipervnculo"/>
            <w:noProof/>
            <w:lang w:val="en-US"/>
          </w:rPr>
          <w:t>Ilustración 14: Target Network y Main Network</w:t>
        </w:r>
        <w:r w:rsidR="00C425B2">
          <w:rPr>
            <w:noProof/>
            <w:webHidden/>
          </w:rPr>
          <w:tab/>
        </w:r>
        <w:r w:rsidR="00C425B2">
          <w:rPr>
            <w:noProof/>
            <w:webHidden/>
          </w:rPr>
          <w:fldChar w:fldCharType="begin"/>
        </w:r>
        <w:r w:rsidR="00C425B2">
          <w:rPr>
            <w:noProof/>
            <w:webHidden/>
          </w:rPr>
          <w:instrText xml:space="preserve"> PAGEREF _Toc83492781 \h </w:instrText>
        </w:r>
        <w:r w:rsidR="00C425B2">
          <w:rPr>
            <w:noProof/>
            <w:webHidden/>
          </w:rPr>
        </w:r>
        <w:r w:rsidR="00C425B2">
          <w:rPr>
            <w:noProof/>
            <w:webHidden/>
          </w:rPr>
          <w:fldChar w:fldCharType="separate"/>
        </w:r>
        <w:r w:rsidR="00C425B2">
          <w:rPr>
            <w:noProof/>
            <w:webHidden/>
          </w:rPr>
          <w:t>27</w:t>
        </w:r>
        <w:r w:rsidR="00C425B2">
          <w:rPr>
            <w:noProof/>
            <w:webHidden/>
          </w:rPr>
          <w:fldChar w:fldCharType="end"/>
        </w:r>
      </w:hyperlink>
    </w:p>
    <w:p w14:paraId="0EBD094B" w14:textId="77777777" w:rsidR="00C425B2" w:rsidRDefault="00651058" w:rsidP="00C425B2">
      <w:pPr>
        <w:pStyle w:val="Tabladeilustraciones"/>
        <w:tabs>
          <w:tab w:val="right" w:leader="dot" w:pos="9350"/>
        </w:tabs>
        <w:rPr>
          <w:rFonts w:asciiTheme="minorHAnsi" w:eastAsiaTheme="minorEastAsia" w:hAnsiTheme="minorHAnsi" w:cstheme="minorBidi"/>
          <w:noProof/>
        </w:rPr>
      </w:pPr>
      <w:hyperlink w:anchor="_Toc83492782" w:history="1">
        <w:r w:rsidR="00C425B2" w:rsidRPr="00E545F5">
          <w:rPr>
            <w:rStyle w:val="Hipervnculo"/>
            <w:noProof/>
          </w:rPr>
          <w:t>Ilustración 15: Patrón de carga para la prueba</w:t>
        </w:r>
        <w:r w:rsidR="00C425B2">
          <w:rPr>
            <w:noProof/>
            <w:webHidden/>
          </w:rPr>
          <w:tab/>
        </w:r>
        <w:r w:rsidR="00C425B2">
          <w:rPr>
            <w:noProof/>
            <w:webHidden/>
          </w:rPr>
          <w:fldChar w:fldCharType="begin"/>
        </w:r>
        <w:r w:rsidR="00C425B2">
          <w:rPr>
            <w:noProof/>
            <w:webHidden/>
          </w:rPr>
          <w:instrText xml:space="preserve"> PAGEREF _Toc83492782 \h </w:instrText>
        </w:r>
        <w:r w:rsidR="00C425B2">
          <w:rPr>
            <w:noProof/>
            <w:webHidden/>
          </w:rPr>
        </w:r>
        <w:r w:rsidR="00C425B2">
          <w:rPr>
            <w:noProof/>
            <w:webHidden/>
          </w:rPr>
          <w:fldChar w:fldCharType="separate"/>
        </w:r>
        <w:r w:rsidR="00C425B2">
          <w:rPr>
            <w:noProof/>
            <w:webHidden/>
          </w:rPr>
          <w:t>33</w:t>
        </w:r>
        <w:r w:rsidR="00C425B2">
          <w:rPr>
            <w:noProof/>
            <w:webHidden/>
          </w:rPr>
          <w:fldChar w:fldCharType="end"/>
        </w:r>
      </w:hyperlink>
    </w:p>
    <w:p w14:paraId="2B438D7D" w14:textId="051A416A" w:rsidR="00C425B2" w:rsidRDefault="00C425B2" w:rsidP="00C425B2">
      <w:pPr>
        <w:rPr>
          <w:b/>
          <w:bCs/>
        </w:rPr>
      </w:pPr>
      <w:r>
        <w:fldChar w:fldCharType="end"/>
      </w:r>
    </w:p>
    <w:p w14:paraId="4C6F8482" w14:textId="11759FF4" w:rsidR="001607D0" w:rsidRPr="002D19CD" w:rsidRDefault="004E57B8" w:rsidP="006E08B6">
      <w:pPr>
        <w:pStyle w:val="Ttulo2"/>
        <w:rPr>
          <w:u w:val="single"/>
        </w:rPr>
      </w:pPr>
      <w:bookmarkStart w:id="2" w:name="_Toc84151829"/>
      <w:r w:rsidRPr="00785E0F">
        <w:lastRenderedPageBreak/>
        <w:t>Introducción</w:t>
      </w:r>
      <w:bookmarkEnd w:id="2"/>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El objetivo es, por tanto, evaluar si alguno de estos algoritmos puede aportar alguna ventaja significativa, y en qué condiciones sobre el mencionado sistema propio de autoescalado horizontal de Kubernetes.</w:t>
      </w:r>
    </w:p>
    <w:p w14:paraId="7B5FA3B1" w14:textId="77777777" w:rsidR="00B64852" w:rsidRDefault="00B64852" w:rsidP="00F627D5">
      <w:pPr>
        <w:spacing w:before="240" w:after="240"/>
      </w:pPr>
    </w:p>
    <w:p w14:paraId="1F17C8BF" w14:textId="2EFB7259" w:rsidR="001607D0" w:rsidRDefault="0051485E" w:rsidP="003A4662">
      <w:pPr>
        <w:pStyle w:val="Ttulo2"/>
      </w:pPr>
      <w:bookmarkStart w:id="3" w:name="_Toc84151830"/>
      <w:r>
        <w:lastRenderedPageBreak/>
        <w:t xml:space="preserve">Planteamiento y </w:t>
      </w:r>
      <w:r w:rsidR="003A4662">
        <w:t>Entorno de trabajo</w:t>
      </w:r>
      <w:bookmarkEnd w:id="3"/>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4" w:name="_Toc84151831"/>
      <w:r>
        <w:t xml:space="preserve">¿Qué es </w:t>
      </w:r>
      <w:r w:rsidR="00B76BE2">
        <w:t>Kubernetes</w:t>
      </w:r>
      <w:r>
        <w:t>?</w:t>
      </w:r>
      <w:bookmarkEnd w:id="4"/>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3F1DA440" w:rsidR="00216E35" w:rsidRPr="00E04C03" w:rsidRDefault="00E04C03" w:rsidP="00E04C03">
      <w:pPr>
        <w:pStyle w:val="Descripcin"/>
        <w:jc w:val="center"/>
      </w:pPr>
      <w:bookmarkStart w:id="5" w:name="_Toc83492768"/>
      <w:r>
        <w:t xml:space="preserve">Ilustración </w:t>
      </w:r>
      <w:r>
        <w:fldChar w:fldCharType="begin"/>
      </w:r>
      <w:r>
        <w:instrText xml:space="preserve"> SEQ Ilustración \* ARABIC </w:instrText>
      </w:r>
      <w:r>
        <w:fldChar w:fldCharType="separate"/>
      </w:r>
      <w:r w:rsidR="008D2831">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5"/>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Un esquema que muestra con algo más de detalle la arquitectura de kubernetes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0EE5C35B" w:rsidR="001F3A4A" w:rsidRDefault="00E04C03" w:rsidP="00E04C03">
      <w:pPr>
        <w:pStyle w:val="Descripcin"/>
        <w:jc w:val="center"/>
      </w:pPr>
      <w:bookmarkStart w:id="6" w:name="_Toc83492769"/>
      <w:r>
        <w:t xml:space="preserve">Ilustración </w:t>
      </w:r>
      <w:r>
        <w:fldChar w:fldCharType="begin"/>
      </w:r>
      <w:r>
        <w:instrText xml:space="preserve"> SEQ Ilustración \* ARABIC </w:instrText>
      </w:r>
      <w:r>
        <w:fldChar w:fldCharType="separate"/>
      </w:r>
      <w:r w:rsidR="008D2831">
        <w:rPr>
          <w:noProof/>
        </w:rPr>
        <w:t>2</w:t>
      </w:r>
      <w:r>
        <w:fldChar w:fldCharType="end"/>
      </w:r>
      <w:r>
        <w:t>: Arquitectura de Kubernetes</w:t>
      </w:r>
      <w:r w:rsidR="00216E35">
        <w:t xml:space="preserve"> </w:t>
      </w:r>
      <w:r w:rsidR="00216E35">
        <w:rPr>
          <w:rStyle w:val="Refdenotaalpie"/>
        </w:rPr>
        <w:footnoteReference w:id="4"/>
      </w:r>
      <w:bookmarkEnd w:id="6"/>
    </w:p>
    <w:p w14:paraId="2D18AA0B" w14:textId="77777777" w:rsidR="00A41945" w:rsidRDefault="00A41945" w:rsidP="00A41945">
      <w:pPr>
        <w:pStyle w:val="Ttulo3"/>
      </w:pPr>
      <w:bookmarkStart w:id="7" w:name="_Toc84151832"/>
      <w:r>
        <w:t>Pod</w:t>
      </w:r>
      <w:bookmarkEnd w:id="7"/>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2E023229" w:rsidR="00E06D8E" w:rsidRDefault="00ED38A1" w:rsidP="00A41945">
      <w:r>
        <w:t>Los pods tienen una vida efímera y, en el caso de que presenten fallos, el sistema puede eliminarlos y crear otros nuevos que los sustituyan. De esa forma se mantiene el servicio en alta disponib</w:t>
      </w:r>
      <w:r w:rsidR="00620087">
        <w:t>i</w:t>
      </w:r>
      <w:r>
        <w:t xml:space="preserve">lidad. </w:t>
      </w:r>
    </w:p>
    <w:p w14:paraId="226ABDBC" w14:textId="77777777" w:rsidR="00A41945" w:rsidRPr="00A41945" w:rsidRDefault="00A41945" w:rsidP="00A41945">
      <w:pPr>
        <w:pStyle w:val="Ttulo3"/>
      </w:pPr>
      <w:bookmarkStart w:id="8" w:name="_Toc84151833"/>
      <w:r w:rsidRPr="00A41945">
        <w:t>Deployment</w:t>
      </w:r>
      <w:bookmarkEnd w:id="8"/>
    </w:p>
    <w:p w14:paraId="73FD96A2" w14:textId="77777777" w:rsidR="00A41945" w:rsidRDefault="00A41945" w:rsidP="00A41945"/>
    <w:p w14:paraId="6288ADAD" w14:textId="380A11A6" w:rsidR="00D70C2C" w:rsidRDefault="00D70C2C" w:rsidP="00A41945">
      <w:r>
        <w:t>El Deployment es un objeto de Kubernetes que permite declarar el estado y las características deseadas para el despliegue de una determinada aplicación. En él se especif</w:t>
      </w:r>
      <w:r w:rsidR="0015226A">
        <w:t>i</w:t>
      </w:r>
      <w:r>
        <w:t>ca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9" w:name="_Toc84151834"/>
      <w:r>
        <w:t>Replica Set</w:t>
      </w:r>
      <w:bookmarkEnd w:id="9"/>
    </w:p>
    <w:p w14:paraId="12566CDA" w14:textId="77777777"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89AAF81" w14:textId="77777777" w:rsidR="00DB50FF" w:rsidRDefault="00DB50FF" w:rsidP="008D72F1"/>
    <w:p w14:paraId="014BA635" w14:textId="77777777" w:rsidR="008D72F1" w:rsidRPr="00A41945" w:rsidRDefault="008D72F1" w:rsidP="008D72F1">
      <w:pPr>
        <w:pStyle w:val="Ttulo3"/>
      </w:pPr>
      <w:bookmarkStart w:id="10" w:name="_Toc84151835"/>
      <w:r>
        <w:lastRenderedPageBreak/>
        <w:t>Service</w:t>
      </w:r>
      <w:bookmarkEnd w:id="10"/>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1" w:name="_Toc84151836"/>
      <w:r>
        <w:t>Namespace</w:t>
      </w:r>
      <w:bookmarkEnd w:id="11"/>
    </w:p>
    <w:p w14:paraId="68F1B52A" w14:textId="77777777" w:rsidR="00DB50FF" w:rsidRDefault="00DB50FF" w:rsidP="00DB50FF"/>
    <w:p w14:paraId="1BBFEA72" w14:textId="7553E232" w:rsidR="00DB50FF" w:rsidRPr="00DB50FF" w:rsidRDefault="00DB50FF" w:rsidP="00DB50FF">
      <w:r>
        <w:t>Los namespaces permiten establecer clusters virtuales dentro de un cluster físico para aislar unos recursos de otros, por ejemplo</w:t>
      </w:r>
      <w:r w:rsidR="0015226A">
        <w:t>,</w:t>
      </w:r>
      <w:r>
        <w:t xml:space="preserve">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2" w:name="_Toc84151837"/>
      <w:r>
        <w:t>Horizontal Pod Autoscaling</w:t>
      </w:r>
      <w:bookmarkEnd w:id="12"/>
    </w:p>
    <w:p w14:paraId="71FBA929" w14:textId="77777777" w:rsidR="00A41945" w:rsidRPr="007E4D18" w:rsidRDefault="00A41945" w:rsidP="0056248B">
      <w:pPr>
        <w:rPr>
          <w:u w:val="single"/>
        </w:rPr>
      </w:pPr>
    </w:p>
    <w:p w14:paraId="5E956DD9" w14:textId="77777777" w:rsidR="009F37EA" w:rsidRDefault="00A41945" w:rsidP="0056248B">
      <w:r>
        <w:t>Kubernetes tiene su propio sistema para aumentar o disminuir el número de pods de un deployment de acuerdo al número de peticiones que recibe o a la carga de trabajo a la que está sometido. Lo hace mediante un tipo de recurso denominado HPA (Horizontal Pod Autoscaler) que consulta el API (Application Program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6E559266" w14:textId="72716A9D" w:rsidR="00A41945" w:rsidRDefault="00A41945" w:rsidP="009F37EA">
      <w:pPr>
        <w:rPr>
          <w:shd w:val="clear" w:color="auto" w:fill="FFFFFF"/>
        </w:rPr>
      </w:pPr>
      <w:r>
        <w:t>Para nuestra comparación utilizaremos cómo referencia el ejemplo descrito en la web de documentación de Kubernetes</w:t>
      </w:r>
      <w:r w:rsidR="000F5339">
        <w:t xml:space="preserve"> </w:t>
      </w:r>
      <w:r w:rsidR="000F5339">
        <w:rPr>
          <w:rStyle w:val="Refdenotaalpie"/>
        </w:rPr>
        <w:footnoteReference w:id="5"/>
      </w:r>
      <w:r w:rsidR="00751CB8">
        <w:t xml:space="preserve"> (</w:t>
      </w:r>
      <w:hyperlink r:id="rId9" w:history="1">
        <w:r w:rsidR="00751CB8" w:rsidRPr="00671537">
          <w:rPr>
            <w:rStyle w:val="Hipervnculo"/>
          </w:rPr>
          <w:t>https://kubernetes.io/docs/tasks/run-application/horizontal-pod-autoscale-walkthrough/</w:t>
        </w:r>
      </w:hyperlink>
      <w:r w:rsidR="00751CB8">
        <w:t xml:space="preserve">). </w:t>
      </w:r>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r w:rsidR="00751CB8">
        <w:rPr>
          <w:shd w:val="clear" w:color="auto" w:fill="FFFFFF"/>
        </w:rPr>
        <w:t>Tal y cómo se indica en la web, el fichero que define el contenedor (Dockerfile) define una página php:</w:t>
      </w:r>
    </w:p>
    <w:p w14:paraId="0413FFE0" w14:textId="77777777" w:rsidR="006E6233" w:rsidRDefault="006E6233" w:rsidP="009F37EA">
      <w:pPr>
        <w:rPr>
          <w:shd w:val="clear" w:color="auto" w:fill="FFFFFF"/>
        </w:rPr>
      </w:pPr>
    </w:p>
    <w:p w14:paraId="0A5F4AD0" w14:textId="04C5D4E6" w:rsidR="00751CB8" w:rsidRDefault="00751CB8" w:rsidP="009F37EA">
      <w:pPr>
        <w:rPr>
          <w:shd w:val="clear" w:color="auto" w:fill="FFFFFF"/>
        </w:rPr>
      </w:pPr>
    </w:p>
    <w:bookmarkStart w:id="13" w:name="_MON_1692284417"/>
    <w:bookmarkEnd w:id="13"/>
    <w:p w14:paraId="34852C09" w14:textId="2AF31F37" w:rsidR="00751CB8" w:rsidRDefault="001C23EA" w:rsidP="009F37EA">
      <w:r>
        <w:object w:dxaOrig="8504" w:dyaOrig="1777" w14:anchorId="63E5A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74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Word.OpenDocumentText.12" ShapeID="_x0000_i1025" DrawAspect="Content" ObjectID="_1694789501" r:id="rId11"/>
        </w:object>
      </w:r>
    </w:p>
    <w:p w14:paraId="17F6AE1F" w14:textId="6D828BD0" w:rsidR="004B468E" w:rsidRDefault="004B468E" w:rsidP="009F37EA"/>
    <w:p w14:paraId="6DD8F49D" w14:textId="77777777" w:rsidR="006E6233" w:rsidRDefault="006E6233" w:rsidP="009F37EA"/>
    <w:p w14:paraId="55E72E1F" w14:textId="77777777" w:rsidR="006E6233" w:rsidRDefault="006E6233" w:rsidP="009F37EA"/>
    <w:p w14:paraId="7E0EF1F6" w14:textId="77777777" w:rsidR="006E6233" w:rsidRDefault="006E6233" w:rsidP="009F37EA"/>
    <w:p w14:paraId="356E00ED" w14:textId="77777777" w:rsidR="006E6233" w:rsidRDefault="006E6233" w:rsidP="009F37EA"/>
    <w:p w14:paraId="443A9F60" w14:textId="1E657609" w:rsidR="004B468E" w:rsidRDefault="004B468E" w:rsidP="009F37EA">
      <w:r>
        <w:lastRenderedPageBreak/>
        <w:t>Que simplemente realiza gran número de cálculos para hacer un uso intensivo de la CPU</w:t>
      </w:r>
    </w:p>
    <w:p w14:paraId="709789A6" w14:textId="00888D89" w:rsidR="004B468E" w:rsidRDefault="004B468E" w:rsidP="009F37EA"/>
    <w:bookmarkStart w:id="14" w:name="_MON_1692284533"/>
    <w:bookmarkEnd w:id="14"/>
    <w:p w14:paraId="11AA675C" w14:textId="35050BCA" w:rsidR="004B468E" w:rsidRPr="006F17EE" w:rsidRDefault="006E6233" w:rsidP="009F37EA">
      <w:r>
        <w:object w:dxaOrig="8504" w:dyaOrig="3572" w14:anchorId="5A2A2D88">
          <v:shape id="_x0000_i1026" type="#_x0000_t75" style="width:425pt;height:174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OpenDocumentText.12" ShapeID="_x0000_i1026" DrawAspect="Content" ObjectID="_1694789502" r:id="rId13"/>
        </w:object>
      </w:r>
    </w:p>
    <w:p w14:paraId="63DE5129" w14:textId="77777777" w:rsidR="001F3A4A" w:rsidRDefault="001F3A4A" w:rsidP="009F37EA"/>
    <w:p w14:paraId="62DC7745" w14:textId="6016AE95" w:rsidR="006A36B4" w:rsidRDefault="006F17EE" w:rsidP="009F37EA">
      <w:r>
        <w:t xml:space="preserve">Crearemos </w:t>
      </w:r>
      <w:r w:rsidR="0017418F">
        <w:t xml:space="preserve">los pods </w:t>
      </w:r>
      <w:r>
        <w:t xml:space="preserve">de Kubernetes mediante el fichero yaml </w:t>
      </w:r>
      <w:r w:rsidR="009550A0">
        <w:t>(</w:t>
      </w:r>
      <w:hyperlink r:id="rId14" w:history="1">
        <w:r w:rsidR="009550A0" w:rsidRPr="009550A0">
          <w:rPr>
            <w:rStyle w:val="Hipervnculo"/>
          </w:rPr>
          <w:t>php-apache.yml</w:t>
        </w:r>
      </w:hyperlink>
      <w:r w:rsidR="009550A0">
        <w:t xml:space="preserve">) </w:t>
      </w:r>
      <w:r>
        <w:t>en el que declaramos todos los recursos que vamos a utilizar</w:t>
      </w:r>
      <w:r w:rsidR="0017418F">
        <w:t>, el Namespace, el Deployment propiamente dicho (en el que se especifica el tipo de contenedor que desplegaremos en los pods), el Servicio y el HorizontalPodAuto</w:t>
      </w:r>
      <w:r w:rsidR="00C20584">
        <w:t>s</w:t>
      </w:r>
      <w:r w:rsidR="0017418F">
        <w:t>caler</w:t>
      </w:r>
      <w:r>
        <w:t>. Previamente tendremos que haber habilitado el plugin con el servidor de métricas, para que el componente HPA pueda funcionar.</w:t>
      </w:r>
      <w:r w:rsidR="00DB50FF">
        <w:t xml:space="preserve"> El </w:t>
      </w:r>
      <w:r w:rsidR="0017418F">
        <w:t>D</w:t>
      </w:r>
      <w:r w:rsidR="00DB50FF">
        <w:t xml:space="preserve">eployment se denominará “php-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5" w:name="_MON_1687620506"/>
    <w:bookmarkEnd w:id="15"/>
    <w:p w14:paraId="77E27601" w14:textId="6D35C415" w:rsidR="007E4D18" w:rsidRPr="00B01591" w:rsidRDefault="008D6C47" w:rsidP="006F17EE">
      <w:r>
        <w:object w:dxaOrig="8504" w:dyaOrig="437" w14:anchorId="098C88EC">
          <v:shape id="_x0000_i1027" type="#_x0000_t75" style="width:425pt;height:19.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027" DrawAspect="Content" ObjectID="_1694789503" r:id="rId16"/>
        </w:object>
      </w:r>
    </w:p>
    <w:p w14:paraId="45D601A5" w14:textId="0A8A1C8C" w:rsidR="006F17EE" w:rsidRDefault="006F17EE" w:rsidP="009F37EA"/>
    <w:p w14:paraId="6F75DAEF" w14:textId="02CA4CF8" w:rsidR="000263D4" w:rsidRDefault="000263D4" w:rsidP="009F37EA">
      <w:r>
        <w:t>En este caso el número máximo de pods será de 5 y el mínimo de 1, siendo el umbral máximo de uso de CPU que deseamos de un 50%. Si se supera en los pods, el HPA creará otros nuevos para que descienda.</w:t>
      </w:r>
    </w:p>
    <w:p w14:paraId="3E09E564" w14:textId="77777777" w:rsidR="00B01591" w:rsidRDefault="00B01591" w:rsidP="009F37EA"/>
    <w:p w14:paraId="3BE9A1EF" w14:textId="0CF6171C" w:rsidR="006E6233" w:rsidRPr="006F17EE" w:rsidRDefault="006F17EE" w:rsidP="009F37EA">
      <w:r>
        <w:t>Cuando queramos aumentar el porcentaje de CPU utilizado, lo haremos ejecutando el siguiente comando</w:t>
      </w:r>
      <w:r w:rsidR="007E4D18">
        <w:t>:</w:t>
      </w:r>
    </w:p>
    <w:p w14:paraId="75CF6285" w14:textId="77777777" w:rsidR="00B01591" w:rsidRDefault="00B01591" w:rsidP="009F37EA"/>
    <w:bookmarkStart w:id="16" w:name="_MON_1687620588"/>
    <w:bookmarkEnd w:id="16"/>
    <w:p w14:paraId="300390B0" w14:textId="64EC15D8" w:rsidR="007E4D18" w:rsidRDefault="008D6C47" w:rsidP="006F17EE">
      <w:r>
        <w:object w:dxaOrig="8504" w:dyaOrig="722" w14:anchorId="6F6D753D">
          <v:shape id="_x0000_i1028" type="#_x0000_t75" style="width:425pt;height:35.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028" DrawAspect="Content" ObjectID="_1694789504" r:id="rId18"/>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7" w:name="_Toc84151838"/>
      <w:r>
        <w:lastRenderedPageBreak/>
        <w:t>Monitorización</w:t>
      </w:r>
      <w:bookmarkEnd w:id="17"/>
    </w:p>
    <w:p w14:paraId="4BD380EF" w14:textId="77777777" w:rsidR="00E63544" w:rsidRDefault="00E63544" w:rsidP="00E63544"/>
    <w:p w14:paraId="0C063E13" w14:textId="77777777" w:rsidR="00E63544" w:rsidRDefault="00E63544" w:rsidP="00E63544">
      <w:r>
        <w:t>Para poder consultar el estado del cluster de forma visual activaremos el Dashboard</w:t>
      </w:r>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39869F3D" w:rsidR="007B4E55" w:rsidRDefault="00574BAE" w:rsidP="00574BAE">
      <w:pPr>
        <w:pStyle w:val="Descripcin"/>
        <w:jc w:val="center"/>
      </w:pPr>
      <w:bookmarkStart w:id="18" w:name="_Toc83492770"/>
      <w:r>
        <w:t xml:space="preserve">Ilustración </w:t>
      </w:r>
      <w:r>
        <w:fldChar w:fldCharType="begin"/>
      </w:r>
      <w:r>
        <w:instrText xml:space="preserve"> SEQ Ilustración \* ARABIC </w:instrText>
      </w:r>
      <w:r>
        <w:fldChar w:fldCharType="separate"/>
      </w:r>
      <w:r w:rsidR="008D2831">
        <w:rPr>
          <w:noProof/>
        </w:rPr>
        <w:t>3</w:t>
      </w:r>
      <w:r>
        <w:fldChar w:fldCharType="end"/>
      </w:r>
      <w:r>
        <w:t>: Kubernetes Dashboard</w:t>
      </w:r>
      <w:bookmarkEnd w:id="18"/>
    </w:p>
    <w:p w14:paraId="5A1F1CE9" w14:textId="59400CBF" w:rsidR="00931F43" w:rsidRPr="00931F43" w:rsidRDefault="00931F43" w:rsidP="00931F43">
      <w:r>
        <w:t xml:space="preserve">También, durante los procesos de ejecución del entrenamiento del agente, y del modelo </w:t>
      </w:r>
      <w:r w:rsidR="00240DC9">
        <w:t>generaremos gráficas con información similar que nos permita ver la evolución del número de pods frente al uso de CPU de forma más precisa.</w:t>
      </w:r>
    </w:p>
    <w:p w14:paraId="6F67FD27" w14:textId="77777777" w:rsidR="00F627D5" w:rsidRDefault="00F627D5" w:rsidP="00300BDB">
      <w:pPr>
        <w:pStyle w:val="Ttulo3"/>
      </w:pPr>
      <w:bookmarkStart w:id="19" w:name="_Toc84151839"/>
      <w:r>
        <w:t>Estado</w:t>
      </w:r>
      <w:bookmarkEnd w:id="19"/>
      <w:r>
        <w:t xml:space="preserve"> </w:t>
      </w:r>
    </w:p>
    <w:p w14:paraId="0367BADB" w14:textId="77777777" w:rsidR="0046638D" w:rsidRPr="002B70CC" w:rsidRDefault="002B70CC" w:rsidP="009F37EA">
      <w:r w:rsidRPr="002B70CC">
        <w:t xml:space="preserve">Además </w:t>
      </w:r>
      <w:r>
        <w:t xml:space="preserve">de poder consultar el estado de forma visual con el Dashboard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t>Con apenas cuatro líneas de código podemos obtener gracias a esta herramienta el consumo de CPU y Memoria de cada uno de los Pods desplegados, en este caso, en el namespace “php-apache”</w:t>
      </w:r>
    </w:p>
    <w:p w14:paraId="2CA3F8D1" w14:textId="77777777" w:rsidR="00710050" w:rsidRDefault="00710050" w:rsidP="009F37EA"/>
    <w:bookmarkStart w:id="20" w:name="_MON_1687625369"/>
    <w:bookmarkEnd w:id="20"/>
    <w:p w14:paraId="298D3528" w14:textId="2D3B0B51" w:rsidR="009870F4" w:rsidRDefault="00B4339E" w:rsidP="009F37EA">
      <w:r>
        <w:object w:dxaOrig="8504" w:dyaOrig="1995" w14:anchorId="4ABB0EC7">
          <v:shape id="_x0000_i1029" type="#_x0000_t75" style="width:425pt;height:100pt" o:ole="">
            <v:imagedata r:id="rId20" o:title=""/>
          </v:shape>
          <o:OLEObject Type="Embed" ProgID="Word.OpenDocumentText.12" ShapeID="_x0000_i1029" DrawAspect="Content" ObjectID="_1694789505" r:id="rId21"/>
        </w:object>
      </w:r>
    </w:p>
    <w:p w14:paraId="293D0118" w14:textId="77777777" w:rsidR="00300BDB" w:rsidRDefault="00300BDB" w:rsidP="00300BDB"/>
    <w:p w14:paraId="245FCD16" w14:textId="77777777" w:rsidR="00F627D5" w:rsidRDefault="00F627D5" w:rsidP="00F627D5">
      <w:pPr>
        <w:pStyle w:val="Ttulo3"/>
      </w:pPr>
      <w:bookmarkStart w:id="21" w:name="_Toc84151840"/>
      <w:r>
        <w:t>Acción</w:t>
      </w:r>
      <w:bookmarkEnd w:id="21"/>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system”. </w:t>
      </w:r>
    </w:p>
    <w:p w14:paraId="403AAAB4" w14:textId="77777777" w:rsidR="00227D42" w:rsidRDefault="00227D42" w:rsidP="002B70CC"/>
    <w:p w14:paraId="25B38845" w14:textId="77777777" w:rsidR="00CC49A5" w:rsidRDefault="00CC49A5" w:rsidP="002B70CC"/>
    <w:bookmarkStart w:id="22" w:name="_MON_1687625559"/>
    <w:bookmarkEnd w:id="22"/>
    <w:p w14:paraId="737F807A" w14:textId="632FF893" w:rsidR="00CC49A5" w:rsidRDefault="00B4339E" w:rsidP="002B70CC">
      <w:r>
        <w:object w:dxaOrig="8504" w:dyaOrig="1995" w14:anchorId="0532D11F">
          <v:shape id="_x0000_i1030" type="#_x0000_t75" style="width:425pt;height:100pt" o:ole="">
            <v:imagedata r:id="rId22" o:title=""/>
          </v:shape>
          <o:OLEObject Type="Embed" ProgID="Word.OpenDocumentText.12" ShapeID="_x0000_i1030" DrawAspect="Content" ObjectID="_1694789506" r:id="rId23"/>
        </w:object>
      </w:r>
    </w:p>
    <w:p w14:paraId="7D70B81C" w14:textId="77777777" w:rsidR="002B70CC" w:rsidRDefault="002B70CC" w:rsidP="002B70CC"/>
    <w:p w14:paraId="68540AAC" w14:textId="77777777" w:rsidR="002B70CC" w:rsidRPr="00F627D5" w:rsidRDefault="002B70CC" w:rsidP="002B70CC"/>
    <w:p w14:paraId="7B2A561A" w14:textId="0BA96F27" w:rsidR="009870F4" w:rsidRDefault="00CC49A5" w:rsidP="009F37EA">
      <w:r>
        <w:t xml:space="preserve">El script recibirá por parámetro el número de Pods que decida el algoritmo de aprendizaje </w:t>
      </w:r>
      <w:r w:rsidR="001A1E4E">
        <w:t xml:space="preserve">por refuerzo </w:t>
      </w:r>
      <w:r>
        <w:t>y se lo comunicará a kubernetes para que éste actúe en consecuencia.</w:t>
      </w:r>
    </w:p>
    <w:p w14:paraId="7E19F4BE" w14:textId="77777777" w:rsidR="0051485E" w:rsidRPr="00CC49A5" w:rsidRDefault="0051485E" w:rsidP="009F37EA"/>
    <w:p w14:paraId="223619AF" w14:textId="77777777" w:rsidR="001607D0" w:rsidRDefault="004E57B8" w:rsidP="0051485E">
      <w:pPr>
        <w:pStyle w:val="Ttulo3"/>
      </w:pPr>
      <w:bookmarkStart w:id="23" w:name="_Toc84151841"/>
      <w:r>
        <w:t xml:space="preserve">¿Qué es el Aprendizaje </w:t>
      </w:r>
      <w:r w:rsidR="001A1E4E">
        <w:t xml:space="preserve">por </w:t>
      </w:r>
      <w:r>
        <w:t>Ref</w:t>
      </w:r>
      <w:r w:rsidR="001A1E4E">
        <w:t>uerzo</w:t>
      </w:r>
      <w:r>
        <w:t>?</w:t>
      </w:r>
      <w:bookmarkEnd w:id="23"/>
    </w:p>
    <w:p w14:paraId="10841A54" w14:textId="3CA3DEC8" w:rsidR="003C54D4" w:rsidRDefault="00F24CB0">
      <w:pPr>
        <w:spacing w:before="240" w:after="240"/>
      </w:pPr>
      <w:r>
        <w:t>Uno de lo</w:t>
      </w:r>
      <w:r w:rsidR="00FE7FB6">
        <w:t>s</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r w:rsidR="00F50C72">
        <w:t>cuáles</w:t>
      </w:r>
      <w:r>
        <w:t xml:space="preserve"> no</w:t>
      </w:r>
      <w:r w:rsidR="007A18E8">
        <w:t xml:space="preserve">. </w:t>
      </w:r>
      <w:r w:rsidR="007D41DB">
        <w:t xml:space="preserve">Esta </w:t>
      </w:r>
      <w:r w:rsidR="00BA7BA6">
        <w:t>característica</w:t>
      </w:r>
      <w:r w:rsidR="007D41DB">
        <w:t xml:space="preserve"> los diferencia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36F2D47E" w14:textId="6A94F3A8" w:rsidR="005E787A" w:rsidRDefault="009048F5">
      <w:pPr>
        <w:spacing w:before="240" w:after="240"/>
      </w:pPr>
      <w:r>
        <w:lastRenderedPageBreak/>
        <w:t xml:space="preserve">El </w:t>
      </w:r>
      <w:r w:rsidR="00E34B1B">
        <w:t>A</w:t>
      </w:r>
      <w:r w:rsidR="005E787A">
        <w:t xml:space="preserve">prendizaje Supervisado </w:t>
      </w:r>
      <w:r>
        <w:t xml:space="preserve">implica una suerte de </w:t>
      </w:r>
      <w:r w:rsidRPr="001C46AF">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34050" cy="2095500"/>
                    </a:xfrm>
                    <a:prstGeom prst="rect">
                      <a:avLst/>
                    </a:prstGeom>
                    <a:ln/>
                  </pic:spPr>
                </pic:pic>
              </a:graphicData>
            </a:graphic>
          </wp:inline>
        </w:drawing>
      </w:r>
    </w:p>
    <w:p w14:paraId="6C5614B9" w14:textId="5C415F29" w:rsidR="00A85B0B" w:rsidRDefault="00F40AEB" w:rsidP="00F40AEB">
      <w:pPr>
        <w:pStyle w:val="Descripcin"/>
        <w:jc w:val="center"/>
      </w:pPr>
      <w:bookmarkStart w:id="24" w:name="_Toc83492771"/>
      <w:r>
        <w:t xml:space="preserve">Ilustración </w:t>
      </w:r>
      <w:r>
        <w:fldChar w:fldCharType="begin"/>
      </w:r>
      <w:r>
        <w:instrText xml:space="preserve"> SEQ Ilustración \* ARABIC </w:instrText>
      </w:r>
      <w:r>
        <w:fldChar w:fldCharType="separate"/>
      </w:r>
      <w:r w:rsidR="008D2831">
        <w:rPr>
          <w:noProof/>
        </w:rPr>
        <w:t>4</w:t>
      </w:r>
      <w:r>
        <w:fldChar w:fldCharType="end"/>
      </w:r>
      <w:r>
        <w:t>: Elementos de un sistema de aprendizaje por refuerzo</w:t>
      </w:r>
      <w:r w:rsidR="00A85B0B">
        <w:t xml:space="preserve"> </w:t>
      </w:r>
      <w:r w:rsidR="00A85B0B">
        <w:rPr>
          <w:rStyle w:val="Refdenotaalpie"/>
        </w:rPr>
        <w:footnoteReference w:id="8"/>
      </w:r>
      <w:bookmarkEnd w:id="24"/>
    </w:p>
    <w:p w14:paraId="3D65FD8F" w14:textId="77777777" w:rsidR="001607D0" w:rsidRDefault="004E57B8">
      <w:pPr>
        <w:spacing w:before="240" w:after="240"/>
      </w:pPr>
      <w:r>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t>De lo anterior se deduce que es fundamental definir adecuadamente la función que determina las recompensas para representar correctamente el objetivo que se persigue.</w:t>
      </w:r>
    </w:p>
    <w:p w14:paraId="6E350FF2" w14:textId="617B64CE" w:rsidR="00E7388B" w:rsidRDefault="00C45019">
      <w:pPr>
        <w:spacing w:before="240" w:after="240"/>
      </w:pPr>
      <w:r>
        <w:t xml:space="preserve">Por otro lado, el agente implementa el algoritmo que, recibiendo los estados y las recompensas y guardando esta información bien sea en forma de algún tipo de colección o tabla, o mediante alguna función de aproximación, trata de escoger las mejores acciones en cada momento, </w:t>
      </w:r>
      <w:r>
        <w:lastRenderedPageBreak/>
        <w:t>entendiendo por “mejores” las que le permiten acumular una mayor recompensa en el largo plazo.</w:t>
      </w:r>
    </w:p>
    <w:p w14:paraId="55D70FF9" w14:textId="42797BEE" w:rsidR="00E7388B" w:rsidRDefault="00E7388B">
      <w:pPr>
        <w:spacing w:before="240" w:after="240"/>
      </w:pPr>
      <w:r>
        <w:t>A la hora de aplicarlo a nuestro sistema el esquema quedaría de la siguiente manera:</w:t>
      </w:r>
    </w:p>
    <w:p w14:paraId="60263145" w14:textId="1B6CCBDD" w:rsidR="004E0776" w:rsidRDefault="004E0776">
      <w:pPr>
        <w:spacing w:before="240" w:after="240"/>
        <w:rPr>
          <w:u w:val="single"/>
        </w:rPr>
      </w:pPr>
      <w:r>
        <w:rPr>
          <w:noProof/>
        </w:rPr>
        <mc:AlternateContent>
          <mc:Choice Requires="wps">
            <w:drawing>
              <wp:anchor distT="0" distB="0" distL="114300" distR="114300" simplePos="0" relativeHeight="251660288" behindDoc="0" locked="0" layoutInCell="1" allowOverlap="1" wp14:anchorId="75735045" wp14:editId="0C553759">
                <wp:simplePos x="0" y="0"/>
                <wp:positionH relativeFrom="column">
                  <wp:posOffset>200026</wp:posOffset>
                </wp:positionH>
                <wp:positionV relativeFrom="paragraph">
                  <wp:posOffset>671195</wp:posOffset>
                </wp:positionV>
                <wp:extent cx="762000" cy="80962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762000" cy="809625"/>
                        </a:xfrm>
                        <a:prstGeom prst="rect">
                          <a:avLst/>
                        </a:prstGeom>
                        <a:solidFill>
                          <a:schemeClr val="lt1"/>
                        </a:solidFill>
                        <a:ln w="6350">
                          <a:noFill/>
                        </a:ln>
                      </wps:spPr>
                      <wps:txb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735045" id="_x0000_t202" coordsize="21600,21600" o:spt="202" path="m,l,21600r21600,l21600,xe">
                <v:stroke joinstyle="miter"/>
                <v:path gradientshapeok="t" o:connecttype="rect"/>
              </v:shapetype>
              <v:shape id="Cuadro de texto 14" o:spid="_x0000_s1026" type="#_x0000_t202" style="position:absolute;margin-left:15.75pt;margin-top:52.85pt;width:60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" fillcolor="white [3201]" stroked="f" strokeweight=".5pt">
                <v:textbo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D212257" wp14:editId="2DAED347">
                <wp:simplePos x="0" y="0"/>
                <wp:positionH relativeFrom="column">
                  <wp:posOffset>161925</wp:posOffset>
                </wp:positionH>
                <wp:positionV relativeFrom="paragraph">
                  <wp:posOffset>585470</wp:posOffset>
                </wp:positionV>
                <wp:extent cx="923925" cy="962025"/>
                <wp:effectExtent l="57150" t="19050" r="85725" b="104775"/>
                <wp:wrapNone/>
                <wp:docPr id="13" name="Rectángulo 13"/>
                <wp:cNvGraphicFramePr/>
                <a:graphic xmlns:a="http://schemas.openxmlformats.org/drawingml/2006/main">
                  <a:graphicData uri="http://schemas.microsoft.com/office/word/2010/wordprocessingShape">
                    <wps:wsp>
                      <wps:cNvSpPr/>
                      <wps:spPr>
                        <a:xfrm>
                          <a:off x="0" y="0"/>
                          <a:ext cx="923925" cy="962025"/>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rect w14:anchorId="161D9575" id="Rectángulo 13" o:spid="_x0000_s1026" style="position:absolute;margin-left:12.75pt;margin-top:46.1pt;width:72.75pt;height:7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" fillcolor="white [3212]" strokecolor="black [3213]">
                <v:shadow on="t" color="black" opacity="22937f" origin=",.5" offset="0,.63889mm"/>
              </v:rect>
            </w:pict>
          </mc:Fallback>
        </mc:AlternateContent>
      </w:r>
      <w:r>
        <w:rPr>
          <w:noProof/>
        </w:rPr>
        <w:drawing>
          <wp:inline distT="0" distB="0" distL="0" distR="0" wp14:anchorId="28B9FE68" wp14:editId="6A737906">
            <wp:extent cx="5943600" cy="1899920"/>
            <wp:effectExtent l="0" t="0" r="0" b="50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899920"/>
                    </a:xfrm>
                    <a:prstGeom prst="rect">
                      <a:avLst/>
                    </a:prstGeom>
                  </pic:spPr>
                </pic:pic>
              </a:graphicData>
            </a:graphic>
          </wp:inline>
        </w:drawing>
      </w:r>
    </w:p>
    <w:p w14:paraId="37D5A1D8" w14:textId="090D3489" w:rsidR="008E4F5B" w:rsidRPr="008E4F5B" w:rsidRDefault="008E4F5B" w:rsidP="003718B5">
      <w:pPr>
        <w:pStyle w:val="Descripcin"/>
      </w:pPr>
      <w:r>
        <w:tab/>
      </w:r>
      <w:r>
        <w:tab/>
      </w:r>
      <w:r>
        <w:tab/>
      </w:r>
      <w:r>
        <w:tab/>
      </w:r>
      <w:bookmarkStart w:id="25" w:name="_Toc83492772"/>
      <w:r w:rsidR="003718B5">
        <w:t xml:space="preserve">Ilustración </w:t>
      </w:r>
      <w:r w:rsidR="003718B5">
        <w:fldChar w:fldCharType="begin"/>
      </w:r>
      <w:r w:rsidR="003718B5">
        <w:instrText xml:space="preserve"> SEQ Ilustración \* ARABIC </w:instrText>
      </w:r>
      <w:r w:rsidR="003718B5">
        <w:fldChar w:fldCharType="separate"/>
      </w:r>
      <w:r w:rsidR="008D2831">
        <w:rPr>
          <w:noProof/>
        </w:rPr>
        <w:t>5</w:t>
      </w:r>
      <w:r w:rsidR="003718B5">
        <w:fldChar w:fldCharType="end"/>
      </w:r>
      <w:r w:rsidR="003718B5">
        <w:t>: Arquitectura del Sistema</w:t>
      </w:r>
      <w:r w:rsidR="002F1ED1">
        <w:t xml:space="preserve"> propuesto</w:t>
      </w:r>
      <w:bookmarkEnd w:id="25"/>
    </w:p>
    <w:p w14:paraId="194CA8BD" w14:textId="428D2C6C" w:rsidR="00E7388B" w:rsidRDefault="00E7388B">
      <w:pPr>
        <w:spacing w:before="240" w:after="240"/>
      </w:pPr>
      <w:r>
        <w:t>En este caso el entorno constituye, por un lado, un proxy o fachada del Cluster de Kubernetes, actuando cómo intermediando y comunicándole las acciones deseadas y recuperando su estado y, por otro, se encarga de elaborar y calcular la recompensa que llevará asociada la acción que el agente decidió en función del estado.</w:t>
      </w:r>
    </w:p>
    <w:p w14:paraId="13BB6F5D" w14:textId="77777777" w:rsidR="001607D0" w:rsidRDefault="004E57B8" w:rsidP="008E428B">
      <w:pPr>
        <w:pStyle w:val="Ttulo3"/>
      </w:pPr>
      <w:bookmarkStart w:id="26" w:name="_Toc84151842"/>
      <w:r>
        <w:t>Q-Learning</w:t>
      </w:r>
      <w:bookmarkEnd w:id="26"/>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4FC24BCD" w14:textId="2FFE9474" w:rsidR="000C7C1D" w:rsidRDefault="004E57B8" w:rsidP="003718B5">
      <w:pPr>
        <w:keepNext/>
        <w:spacing w:before="240" w:after="240"/>
        <w:jc w:val="center"/>
      </w:pPr>
      <w:r>
        <w:rPr>
          <w:b/>
          <w:noProof/>
        </w:rPr>
        <w:lastRenderedPageBreak/>
        <w:drawing>
          <wp:inline distT="114300" distB="114300" distL="114300" distR="114300" wp14:anchorId="457A3ED1" wp14:editId="584DAAA9">
            <wp:extent cx="4636415" cy="217993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4675658" cy="2198381"/>
                    </a:xfrm>
                    <a:prstGeom prst="rect">
                      <a:avLst/>
                    </a:prstGeom>
                    <a:ln/>
                  </pic:spPr>
                </pic:pic>
              </a:graphicData>
            </a:graphic>
          </wp:inline>
        </w:drawing>
      </w:r>
    </w:p>
    <w:p w14:paraId="6BE2D462" w14:textId="65F29986" w:rsidR="00BB0B2A" w:rsidRPr="00BB0B2A" w:rsidRDefault="000C7C1D" w:rsidP="000C7C1D">
      <w:pPr>
        <w:pStyle w:val="Descripcin"/>
        <w:jc w:val="center"/>
        <w:rPr>
          <w:b/>
          <w:u w:val="single"/>
        </w:rPr>
      </w:pPr>
      <w:bookmarkStart w:id="27" w:name="_Toc83492773"/>
      <w:r>
        <w:t xml:space="preserve">Ilustración </w:t>
      </w:r>
      <w:r>
        <w:fldChar w:fldCharType="begin"/>
      </w:r>
      <w:r>
        <w:instrText xml:space="preserve"> SEQ Ilustración \* ARABIC </w:instrText>
      </w:r>
      <w:r>
        <w:fldChar w:fldCharType="separate"/>
      </w:r>
      <w:r w:rsidR="008D2831">
        <w:rPr>
          <w:noProof/>
        </w:rPr>
        <w:t>6</w:t>
      </w:r>
      <w:r>
        <w:fldChar w:fldCharType="end"/>
      </w:r>
      <w:r>
        <w:t>: Algoritmo Q-Learning</w:t>
      </w:r>
      <w:r w:rsidR="00BB0B2A">
        <w:rPr>
          <w:bCs/>
          <w:sz w:val="16"/>
          <w:szCs w:val="16"/>
        </w:rPr>
        <w:t xml:space="preserve">  </w:t>
      </w:r>
      <w:r w:rsidR="00BB0B2A">
        <w:rPr>
          <w:rStyle w:val="Refdenotaalpie"/>
          <w:b/>
        </w:rPr>
        <w:footnoteReference w:id="9"/>
      </w:r>
      <w:bookmarkEnd w:id="27"/>
    </w:p>
    <w:p w14:paraId="77FA966E" w14:textId="77777777" w:rsidR="001607D0" w:rsidRPr="00500B6C" w:rsidRDefault="00500B6C" w:rsidP="00500B6C">
      <w:pPr>
        <w:pStyle w:val="Ttulo4"/>
      </w:pPr>
      <w:r w:rsidRPr="00500B6C">
        <w:t>Function</w:t>
      </w:r>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r w:rsidRPr="006F586A">
        <w:rPr>
          <w:b/>
          <w:bCs/>
          <w:i/>
          <w:iCs/>
        </w:rPr>
        <w:t>s</w:t>
      </w:r>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s,a)</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1BE4505" w:rsidR="00F27982" w:rsidRDefault="00651058"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2B6AC88E" w14:textId="3A9CAD41" w:rsidR="003910BE" w:rsidRDefault="003910BE" w:rsidP="00C83885">
      <w:pPr>
        <w:jc w:val="center"/>
      </w:pPr>
    </w:p>
    <w:p w14:paraId="27AF5CE6" w14:textId="5C8BACC3" w:rsidR="003910BE" w:rsidRDefault="003910BE" w:rsidP="003910BE">
      <w:r>
        <w:t xml:space="preserve">En un entorno cuyos tamaños de espacios de estados (número de posibles estados) y acciones no </w:t>
      </w:r>
      <w:r w:rsidR="00E26FA6">
        <w:t xml:space="preserve">sea </w:t>
      </w:r>
      <w:r>
        <w:t>excesivamente elevado la función Q puede tomar la forma de una tabla en la que se almacena el valor para cada pareja Estado-Acción.</w:t>
      </w:r>
    </w:p>
    <w:p w14:paraId="415B867D" w14:textId="68602EF5" w:rsidR="003910BE" w:rsidRPr="00C83885" w:rsidRDefault="003910BE" w:rsidP="00C83885">
      <w:pPr>
        <w:jc w:val="center"/>
      </w:pPr>
      <w:r>
        <w:rPr>
          <w:noProof/>
        </w:rPr>
        <w:drawing>
          <wp:inline distT="0" distB="0" distL="0" distR="0" wp14:anchorId="4CF65DEC" wp14:editId="09328587">
            <wp:extent cx="5889237" cy="1940119"/>
            <wp:effectExtent l="0" t="0" r="0" b="317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06690" cy="1945869"/>
                    </a:xfrm>
                    <a:prstGeom prst="rect">
                      <a:avLst/>
                    </a:prstGeom>
                  </pic:spPr>
                </pic:pic>
              </a:graphicData>
            </a:graphic>
          </wp:inline>
        </w:drawing>
      </w:r>
    </w:p>
    <w:p w14:paraId="3DE026B4" w14:textId="33E3E109" w:rsidR="00E17FA1" w:rsidRDefault="004A351F" w:rsidP="004A351F">
      <w:pPr>
        <w:pStyle w:val="Descripcin"/>
        <w:jc w:val="center"/>
        <w:rPr>
          <w:sz w:val="16"/>
          <w:szCs w:val="16"/>
        </w:rPr>
      </w:pPr>
      <w:bookmarkStart w:id="28" w:name="_Toc83492774"/>
      <w:r>
        <w:t xml:space="preserve">Ilustración </w:t>
      </w:r>
      <w:r>
        <w:fldChar w:fldCharType="begin"/>
      </w:r>
      <w:r>
        <w:instrText xml:space="preserve"> SEQ Ilustración \* ARABIC </w:instrText>
      </w:r>
      <w:r>
        <w:fldChar w:fldCharType="separate"/>
      </w:r>
      <w:r w:rsidR="008D2831">
        <w:rPr>
          <w:noProof/>
        </w:rPr>
        <w:t>7</w:t>
      </w:r>
      <w:r>
        <w:fldChar w:fldCharType="end"/>
      </w:r>
      <w:r>
        <w:t>: Función Q implementada como tabla</w:t>
      </w:r>
      <w:r>
        <w:rPr>
          <w:rStyle w:val="Refdenotaalpie"/>
          <w:sz w:val="16"/>
          <w:szCs w:val="16"/>
        </w:rPr>
        <w:footnoteReference w:id="11"/>
      </w:r>
      <w:bookmarkEnd w:id="28"/>
    </w:p>
    <w:p w14:paraId="5B39A905" w14:textId="55F4DE05" w:rsidR="00E17FA1" w:rsidRDefault="00E17FA1" w:rsidP="00E17FA1">
      <w:pPr>
        <w:pStyle w:val="Ttulo4"/>
      </w:pPr>
      <w:r>
        <w:lastRenderedPageBreak/>
        <w:t>P</w:t>
      </w:r>
      <w:r w:rsidR="00545547">
        <w:t>ó</w:t>
      </w:r>
      <w:r>
        <w:t>liza</w:t>
      </w:r>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1F66B76E" w:rsidR="00771C3F" w:rsidRDefault="00771C3F" w:rsidP="00771C3F">
      <w:r>
        <w:t xml:space="preserve">Cada episodio representa las interacciones del agente con el entorno desde un estado inicial hasta el estado final. Cuando se llega hasta </w:t>
      </w:r>
      <w:r w:rsidR="000C4359">
        <w:t>e</w:t>
      </w:r>
      <w:r>
        <w:t xml:space="preserve">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482415E2" w:rsidR="00991DD2" w:rsidRPr="007C3798"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r w:rsidR="007C3798">
        <w:t xml:space="preserve"> </w:t>
      </w:r>
      <w:r w:rsidR="007C3798" w:rsidRPr="00991DD2">
        <w:rPr>
          <w:i/>
          <w:iCs/>
        </w:rPr>
        <w:t>ε-greedy</w:t>
      </w:r>
      <w:r w:rsidR="007C3798">
        <w:rPr>
          <w:i/>
          <w:iCs/>
        </w:rPr>
        <w:t xml:space="preserve"> </w:t>
      </w:r>
      <w:r w:rsidR="007C3798">
        <w:t>permitirá al algoritmo realizar tareas de “Exploración” de estados que de otra forma no serían visitados.</w:t>
      </w:r>
    </w:p>
    <w:p w14:paraId="7F1127EC" w14:textId="77777777" w:rsidR="00B70D19" w:rsidRDefault="00B70D19" w:rsidP="00771C3F"/>
    <w:p w14:paraId="503595AD" w14:textId="77777777" w:rsidR="00B70D19" w:rsidRDefault="00B70D19" w:rsidP="00771C3F">
      <w:r>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2"/>
      </w:r>
      <w:r w:rsidR="001268B8">
        <w:t>:</w:t>
      </w:r>
    </w:p>
    <w:p w14:paraId="32BBDAF3" w14:textId="77777777" w:rsidR="00991DD2" w:rsidRDefault="00991DD2" w:rsidP="00991DD2">
      <w:pPr>
        <w:jc w:val="center"/>
      </w:pPr>
    </w:p>
    <w:p w14:paraId="6BCB7298" w14:textId="77777777" w:rsidR="006508DB" w:rsidRPr="006508DB" w:rsidRDefault="00651058"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6D2FF3C5" w:rsidR="001268B8" w:rsidRDefault="001268B8" w:rsidP="001268B8">
      <w:r>
        <w:t>Dicha expresión es la regla de actualización y</w:t>
      </w:r>
      <w:r w:rsidR="00E904C9">
        <w:t xml:space="preserve">, cómo vemos añade al propio </w:t>
      </w:r>
      <w:r w:rsidR="00E904C9" w:rsidRPr="00E904C9">
        <w:rPr>
          <w:i/>
          <w:iCs/>
        </w:rPr>
        <w:t>Q(s,a)</w:t>
      </w:r>
      <w:r w:rsidR="00E904C9">
        <w:t xml:space="preserve"> un término en el que intervienen varios factores. Por un lado</w:t>
      </w:r>
      <w:r w:rsidR="00DC4BCB">
        <w:t>,</w:t>
      </w:r>
      <w:r w:rsidR="00E904C9">
        <w:t xml:space="preserve"> </w:t>
      </w:r>
      <w:r w:rsidR="00E904C9" w:rsidRPr="00E904C9">
        <w:rPr>
          <w:b/>
          <w:bCs/>
          <w:i/>
          <w:iCs/>
        </w:rPr>
        <w:t>α</w:t>
      </w:r>
      <w:r w:rsidR="00E904C9">
        <w:rPr>
          <w:b/>
          <w:bCs/>
          <w:i/>
          <w:iCs/>
        </w:rPr>
        <w:t xml:space="preserve">, </w:t>
      </w:r>
      <w:r w:rsidR="00E904C9">
        <w:t xml:space="preserve">que es la tasa de aprendizaje o “learning rate” y que permite aumentar o disminuir el efecto del término entre paréntesis en el </w:t>
      </w:r>
      <w:r w:rsidR="00E904C9">
        <w:lastRenderedPageBreak/>
        <w:t>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r w:rsidRPr="00F8635B">
        <w:rPr>
          <w:b/>
          <w:bCs/>
          <w:i/>
          <w:iCs/>
        </w:rPr>
        <w:t>r</w:t>
      </w:r>
      <w:r>
        <w:rPr>
          <w:b/>
          <w:bCs/>
          <w:i/>
          <w:iCs/>
        </w:rPr>
        <w:t xml:space="preserve">  </w:t>
      </w:r>
      <w:r>
        <w:t>es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651058"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9" w:name="_Toc84151843"/>
      <w:r>
        <w:t>Deep Q</w:t>
      </w:r>
      <w:r w:rsidR="002E38F9">
        <w:t xml:space="preserve"> Network</w:t>
      </w:r>
      <w:r w:rsidR="00076CEB">
        <w:t xml:space="preserve"> (DQN)</w:t>
      </w:r>
      <w:bookmarkEnd w:id="29"/>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Para solucionar este problema, en lugar de guardar los valores de esta forma lo que podemos hacer es utilizar una función de aproximación que nos los proporcione. Esta función puede 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lastRenderedPageBreak/>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570" cy="2118342"/>
                    </a:xfrm>
                    <a:prstGeom prst="rect">
                      <a:avLst/>
                    </a:prstGeom>
                  </pic:spPr>
                </pic:pic>
              </a:graphicData>
            </a:graphic>
          </wp:inline>
        </w:drawing>
      </w:r>
    </w:p>
    <w:p w14:paraId="09361376" w14:textId="754FA38E" w:rsidR="00E56D3D" w:rsidRDefault="00C83885" w:rsidP="00C83885">
      <w:pPr>
        <w:pStyle w:val="Descripcin"/>
        <w:jc w:val="center"/>
        <w:rPr>
          <w:sz w:val="16"/>
          <w:szCs w:val="16"/>
        </w:rPr>
      </w:pPr>
      <w:bookmarkStart w:id="30" w:name="_Toc83492775"/>
      <w:r>
        <w:t xml:space="preserve">Ilustración </w:t>
      </w:r>
      <w:r>
        <w:fldChar w:fldCharType="begin"/>
      </w:r>
      <w:r>
        <w:instrText xml:space="preserve"> SEQ Ilustración \* ARABIC </w:instrText>
      </w:r>
      <w:r>
        <w:fldChar w:fldCharType="separate"/>
      </w:r>
      <w:r w:rsidR="008D2831">
        <w:rPr>
          <w:noProof/>
        </w:rPr>
        <w:t>8</w:t>
      </w:r>
      <w:r>
        <w:fldChar w:fldCharType="end"/>
      </w:r>
      <w:r>
        <w:t>: Deep Q Network (DQN)</w:t>
      </w:r>
      <w:r w:rsidR="00E56D3D">
        <w:rPr>
          <w:sz w:val="16"/>
          <w:szCs w:val="16"/>
        </w:rPr>
        <w:t xml:space="preserve"> </w:t>
      </w:r>
      <w:r w:rsidR="00E56D3D">
        <w:rPr>
          <w:rStyle w:val="Refdenotaalpie"/>
          <w:sz w:val="16"/>
          <w:szCs w:val="16"/>
        </w:rPr>
        <w:footnoteReference w:id="13"/>
      </w:r>
      <w:bookmarkEnd w:id="30"/>
    </w:p>
    <w:p w14:paraId="4A261DEB" w14:textId="77777777" w:rsidR="001607D0" w:rsidRDefault="004E57B8">
      <w:pPr>
        <w:spacing w:before="240" w:after="240"/>
        <w:rPr>
          <w:b/>
          <w:bCs/>
        </w:rPr>
      </w:pPr>
      <w:r>
        <w:t xml:space="preserve"> </w:t>
      </w:r>
      <w:r w:rsidR="00E56D3D">
        <w:t xml:space="preserve">La red neuronal utilizada se denomina “Q network” y, si estamos utilizando una red neuronal profunda tendremos una </w:t>
      </w:r>
      <w:r w:rsidR="00E56D3D" w:rsidRPr="00E56D3D">
        <w:rPr>
          <w:b/>
          <w:bCs/>
        </w:rPr>
        <w:t>Deep Q Network (DQN)</w:t>
      </w:r>
    </w:p>
    <w:p w14:paraId="6D137993" w14:textId="77777777" w:rsidR="00083B3C"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57037A4" w:rsidR="00474815" w:rsidRPr="004E0776" w:rsidRDefault="00651058"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63DCC4D" w14:textId="1DCEA95A" w:rsidR="008E3875" w:rsidRDefault="008E3875">
      <w:pPr>
        <w:spacing w:before="240"/>
        <w:rPr>
          <w:bCs/>
        </w:rPr>
      </w:pPr>
      <w:r>
        <w:rPr>
          <w:bCs/>
        </w:rPr>
        <w:t>En nuestro agente haremos uso de este algoritmo por lo que, visto lo anterior, podemos representarlo mediante la siguiente figura:</w:t>
      </w:r>
    </w:p>
    <w:p w14:paraId="2CCC955F" w14:textId="46D64A1C" w:rsidR="008E3875" w:rsidRDefault="008E3875">
      <w:pPr>
        <w:spacing w:before="240"/>
        <w:rPr>
          <w:bCs/>
        </w:rPr>
      </w:pPr>
      <w:r>
        <w:rPr>
          <w:noProof/>
        </w:rPr>
        <w:drawing>
          <wp:inline distT="0" distB="0" distL="0" distR="0" wp14:anchorId="1537DB63" wp14:editId="2C54A8A3">
            <wp:extent cx="5943600" cy="295338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953385"/>
                    </a:xfrm>
                    <a:prstGeom prst="rect">
                      <a:avLst/>
                    </a:prstGeom>
                  </pic:spPr>
                </pic:pic>
              </a:graphicData>
            </a:graphic>
          </wp:inline>
        </w:drawing>
      </w:r>
    </w:p>
    <w:p w14:paraId="5F4B9E01" w14:textId="15631B20" w:rsidR="003F22D7" w:rsidRDefault="003F22D7" w:rsidP="003F22D7">
      <w:pPr>
        <w:pStyle w:val="Descripcin"/>
        <w:jc w:val="center"/>
      </w:pPr>
      <w:bookmarkStart w:id="31" w:name="_Toc83492776"/>
      <w:r>
        <w:t xml:space="preserve">Ilustración </w:t>
      </w:r>
      <w:r>
        <w:fldChar w:fldCharType="begin"/>
      </w:r>
      <w:r>
        <w:instrText xml:space="preserve"> SEQ Ilustración \* ARABIC </w:instrText>
      </w:r>
      <w:r>
        <w:fldChar w:fldCharType="separate"/>
      </w:r>
      <w:r w:rsidR="008D2831">
        <w:rPr>
          <w:noProof/>
        </w:rPr>
        <w:t>9</w:t>
      </w:r>
      <w:r>
        <w:fldChar w:fldCharType="end"/>
      </w:r>
      <w:r>
        <w:t>: Agente DQN con Replay Buffer</w:t>
      </w:r>
      <w:r>
        <w:rPr>
          <w:rStyle w:val="Refdenotaalpie"/>
        </w:rPr>
        <w:footnoteReference w:id="14"/>
      </w:r>
      <w:bookmarkEnd w:id="31"/>
    </w:p>
    <w:p w14:paraId="66091C98" w14:textId="77777777" w:rsidR="003F22D7" w:rsidRDefault="003F22D7">
      <w:pPr>
        <w:spacing w:before="240"/>
      </w:pPr>
    </w:p>
    <w:p w14:paraId="10369ED0" w14:textId="72F96E4B" w:rsidR="00E30245" w:rsidRPr="00D712E3" w:rsidRDefault="00E30245">
      <w:pPr>
        <w:spacing w:before="240"/>
        <w:rPr>
          <w:bCs/>
        </w:rPr>
      </w:pPr>
      <w:r>
        <w:rPr>
          <w:bCs/>
        </w:rPr>
        <w:lastRenderedPageBreak/>
        <w:t>En la que quedan de manifiesto la utilización de la red neuronal para implementar la función Q(s,</w:t>
      </w:r>
      <w:r w:rsidR="003F22D7">
        <w:rPr>
          <w:bCs/>
        </w:rPr>
        <w:t xml:space="preserve"> </w:t>
      </w:r>
      <w:r>
        <w:rPr>
          <w:bCs/>
        </w:rPr>
        <w:t>a), la existencia del proceso de entrenamiento de la misma y otro elemento (del que hablaremos en una sección posterior) que consiste en una forma de almacenamiento de las experiencias que va teniendo el agente al interactuar con el entorno y que nos ayudará precisamente a mejorar ese entrenamiento.</w:t>
      </w:r>
    </w:p>
    <w:p w14:paraId="4CED91AE" w14:textId="3FFFB925" w:rsidR="001607D0" w:rsidRDefault="00080793" w:rsidP="00B23033">
      <w:pPr>
        <w:pStyle w:val="Ttulo2"/>
      </w:pPr>
      <w:bookmarkStart w:id="32" w:name="_Toc84151844"/>
      <w:r>
        <w:lastRenderedPageBreak/>
        <w:t xml:space="preserve">Diseño e </w:t>
      </w:r>
      <w:r w:rsidR="00B23033">
        <w:t>Implementación</w:t>
      </w:r>
      <w:bookmarkEnd w:id="32"/>
    </w:p>
    <w:p w14:paraId="6C3FD1A2" w14:textId="77777777" w:rsidR="00A962EF" w:rsidRDefault="00667FBF" w:rsidP="00667FBF">
      <w:r>
        <w:t xml:space="preserve">En esta sección describiremos la implementación del algoritmo DQN que vamos a utilizar en nuestra comparativa. </w:t>
      </w:r>
      <w:r w:rsidR="00A962EF">
        <w:t xml:space="preserve">El código del proyecto se puede encontrar en el siguiente repositorio de GitHub: </w:t>
      </w:r>
    </w:p>
    <w:p w14:paraId="05BD8630" w14:textId="77777777" w:rsidR="00A962EF" w:rsidRDefault="00A962EF" w:rsidP="00667FBF"/>
    <w:p w14:paraId="4DD582FB" w14:textId="3E0F19D6" w:rsidR="00A962EF" w:rsidRDefault="00651058" w:rsidP="00667FBF">
      <w:hyperlink r:id="rId30" w:history="1">
        <w:r w:rsidR="00A962EF"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33" w:name="_Toc84151845"/>
      <w:r>
        <w:t>En</w:t>
      </w:r>
      <w:r w:rsidR="00667FBF">
        <w:t>torno</w:t>
      </w:r>
      <w:bookmarkEnd w:id="33"/>
    </w:p>
    <w:p w14:paraId="6369FCEB" w14:textId="46BAB9C2" w:rsidR="001607D0" w:rsidRDefault="00BB4F16" w:rsidP="00BB4F16">
      <w:pPr>
        <w:pStyle w:val="Ttulo4"/>
      </w:pPr>
      <w:r>
        <w:t>E</w:t>
      </w:r>
      <w:r w:rsidR="004E57B8">
        <w:t>stado</w:t>
      </w:r>
      <w:r w:rsidR="00BB45E3">
        <w:t>s</w:t>
      </w:r>
    </w:p>
    <w:p w14:paraId="7418AFA4" w14:textId="6F10B759"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ofrece  Kubernetes en función de la carga en forma de peticiones que web que está soportando, partiremos de un vector que nos refleje el número de Pods que están funcionando en cada momento seguido del consumo de CPU </w:t>
      </w:r>
      <w:r w:rsidR="006011E2">
        <w:t>en cada uno de ellos. En nuestra comparativa permitiremos un máximo de 5 pods levantados simultáneamente para reducir complejidad y coste de entrenamiento pero es un parámetro que podrá ser modificado por configuración. Por tanto</w:t>
      </w:r>
      <w:r w:rsidR="00BA2873">
        <w:t>,</w:t>
      </w:r>
      <w:r w:rsidR="006011E2">
        <w:t xml:space="preserve">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45021EE0" w14:textId="77777777" w:rsidR="003633D9" w:rsidRDefault="00BA2873" w:rsidP="003633D9">
      <w:pPr>
        <w:keepNext/>
        <w:jc w:val="center"/>
      </w:pPr>
      <w:r>
        <w:rPr>
          <w:noProof/>
        </w:rPr>
        <w:drawing>
          <wp:inline distT="0" distB="0" distL="0" distR="0" wp14:anchorId="757C1D7B" wp14:editId="7969E8B1">
            <wp:extent cx="3904090" cy="2589171"/>
            <wp:effectExtent l="0" t="0" r="127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4396" cy="2615902"/>
                    </a:xfrm>
                    <a:prstGeom prst="rect">
                      <a:avLst/>
                    </a:prstGeom>
                  </pic:spPr>
                </pic:pic>
              </a:graphicData>
            </a:graphic>
          </wp:inline>
        </w:drawing>
      </w:r>
    </w:p>
    <w:p w14:paraId="25223636" w14:textId="5FCD63F8" w:rsidR="006011E2" w:rsidRDefault="003633D9" w:rsidP="003633D9">
      <w:pPr>
        <w:pStyle w:val="Descripcin"/>
        <w:jc w:val="center"/>
      </w:pPr>
      <w:bookmarkStart w:id="34" w:name="_Toc83492777"/>
      <w:r>
        <w:t xml:space="preserve">Ilustración </w:t>
      </w:r>
      <w:r>
        <w:fldChar w:fldCharType="begin"/>
      </w:r>
      <w:r>
        <w:instrText xml:space="preserve"> SEQ Ilustración \* ARABIC </w:instrText>
      </w:r>
      <w:r>
        <w:fldChar w:fldCharType="separate"/>
      </w:r>
      <w:r w:rsidR="008D2831">
        <w:rPr>
          <w:noProof/>
        </w:rPr>
        <w:t>10</w:t>
      </w:r>
      <w:r>
        <w:fldChar w:fldCharType="end"/>
      </w:r>
      <w:r>
        <w:t>: Vector estado con valores continuos</w:t>
      </w:r>
      <w:bookmarkEnd w:id="34"/>
    </w:p>
    <w:p w14:paraId="674A4A8A" w14:textId="77777777" w:rsidR="00FF3ED7" w:rsidRDefault="00FF3ED7" w:rsidP="001C3150"/>
    <w:p w14:paraId="1AE14A4B" w14:textId="77777777" w:rsidR="00FF3ED7" w:rsidRDefault="00FF3ED7" w:rsidP="001C3150"/>
    <w:p w14:paraId="6A016B6C" w14:textId="77777777" w:rsidR="004F5F22" w:rsidRDefault="004F5F22" w:rsidP="001C3150"/>
    <w:p w14:paraId="649FDDF0" w14:textId="77777777" w:rsidR="004F5F22" w:rsidRDefault="004F5F22" w:rsidP="001C3150"/>
    <w:p w14:paraId="4446C0BD" w14:textId="77777777" w:rsidR="009F239C" w:rsidRDefault="009F239C" w:rsidP="001C3150">
      <w:r>
        <w:t>Para permitir un aprendizaje más acelerado (si bien a costa de una menor precisión) podemos discretizar el estado, de forma que asignaremos un valor fijo a cada pod en función de intervalos de consumo de CPU. Podemos hacerlo mediante la aplicación del siguiente código:</w:t>
      </w:r>
    </w:p>
    <w:p w14:paraId="2B1DD0DE" w14:textId="77777777" w:rsidR="009F239C" w:rsidRDefault="009F239C" w:rsidP="001C3150"/>
    <w:bookmarkStart w:id="35" w:name="_MON_1693583410"/>
    <w:bookmarkEnd w:id="35"/>
    <w:p w14:paraId="27071E80" w14:textId="6DE9CC46" w:rsidR="004F5F22" w:rsidRDefault="009F239C" w:rsidP="009F239C">
      <w:pPr>
        <w:jc w:val="center"/>
      </w:pPr>
      <w:r>
        <w:object w:dxaOrig="8504" w:dyaOrig="2850" w14:anchorId="31E1D197">
          <v:shape id="_x0000_i1031" type="#_x0000_t75" style="width:425pt;height:142.5pt" o:ole="">
            <v:imagedata r:id="rId32" o:title=""/>
          </v:shape>
          <o:OLEObject Type="Embed" ProgID="Word.OpenDocumentText.12" ShapeID="_x0000_i1031" DrawAspect="Content" ObjectID="_1694789507" r:id="rId33"/>
        </w:object>
      </w:r>
    </w:p>
    <w:p w14:paraId="3D4E790A" w14:textId="068645C9" w:rsidR="009F239C" w:rsidRDefault="009F239C" w:rsidP="009F239C">
      <w:pPr>
        <w:jc w:val="center"/>
      </w:pPr>
    </w:p>
    <w:p w14:paraId="682FD8A1" w14:textId="704879BE" w:rsidR="009F239C" w:rsidRDefault="009F239C" w:rsidP="009F239C">
      <w:r>
        <w:t>Que asigna el valor 3 a un pod con alto consumo de CPU, 2 al de consumo medio y 1 al de bajo</w:t>
      </w:r>
      <w:r w:rsidR="00BB45E3">
        <w:t xml:space="preserve"> (Los umbrales han sido elegidos teniendo en cuenta que en el “deployment” de Kubernetes hemos indicado un uso de CPU máximo por pod de 500 milicores). </w:t>
      </w:r>
      <w:r>
        <w:t>Por tanto</w:t>
      </w:r>
      <w:r w:rsidR="00EB787F">
        <w:t>,</w:t>
      </w:r>
      <w:r>
        <w:t xml:space="preserve"> el anterior ejemplo de vector estado quedaría:</w:t>
      </w:r>
    </w:p>
    <w:p w14:paraId="74C39D03" w14:textId="0E319373" w:rsidR="009F239C" w:rsidRDefault="009F239C" w:rsidP="009F239C"/>
    <w:p w14:paraId="6478B826" w14:textId="77777777" w:rsidR="000D5348" w:rsidRDefault="009F239C" w:rsidP="000D5348">
      <w:pPr>
        <w:keepNext/>
        <w:jc w:val="center"/>
      </w:pPr>
      <w:r>
        <w:rPr>
          <w:noProof/>
        </w:rPr>
        <w:drawing>
          <wp:inline distT="0" distB="0" distL="0" distR="0" wp14:anchorId="0DBAB2D0" wp14:editId="4E6A964D">
            <wp:extent cx="1695450" cy="4953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95450" cy="495300"/>
                    </a:xfrm>
                    <a:prstGeom prst="rect">
                      <a:avLst/>
                    </a:prstGeom>
                  </pic:spPr>
                </pic:pic>
              </a:graphicData>
            </a:graphic>
          </wp:inline>
        </w:drawing>
      </w:r>
    </w:p>
    <w:p w14:paraId="1EF2488B" w14:textId="1BEE69B3" w:rsidR="009F239C" w:rsidRDefault="000D5348" w:rsidP="000D5348">
      <w:pPr>
        <w:pStyle w:val="Descripcin"/>
        <w:jc w:val="center"/>
      </w:pPr>
      <w:bookmarkStart w:id="36" w:name="_Toc83492778"/>
      <w:r>
        <w:t xml:space="preserve">Ilustración </w:t>
      </w:r>
      <w:r>
        <w:fldChar w:fldCharType="begin"/>
      </w:r>
      <w:r>
        <w:instrText xml:space="preserve"> SEQ Ilustración \* ARABIC </w:instrText>
      </w:r>
      <w:r>
        <w:fldChar w:fldCharType="separate"/>
      </w:r>
      <w:r w:rsidR="008D2831">
        <w:rPr>
          <w:noProof/>
        </w:rPr>
        <w:t>11</w:t>
      </w:r>
      <w:r>
        <w:fldChar w:fldCharType="end"/>
      </w:r>
      <w:r>
        <w:t>: Vector estado con valores discretizados</w:t>
      </w:r>
      <w:bookmarkEnd w:id="36"/>
    </w:p>
    <w:p w14:paraId="7A792183" w14:textId="77777777" w:rsidR="004F5F22" w:rsidRDefault="004F5F22" w:rsidP="001C3150"/>
    <w:p w14:paraId="525722C8" w14:textId="5729D264" w:rsidR="00DE63DC" w:rsidRDefault="00FF3ED7" w:rsidP="001C3150">
      <w:r>
        <w:t xml:space="preserve">En el proyecto hay una clase </w:t>
      </w:r>
      <w:r w:rsidR="00E476E1">
        <w:t xml:space="preserve">Python </w:t>
      </w:r>
      <w:r>
        <w:t>dedicada a implementar el Entorno, con el nombre “K8Senvironment” y que contiene los métodos necesarios para realizar las distintas operaciones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37" w:name="_MON_1691854905"/>
    <w:bookmarkEnd w:id="37"/>
    <w:p w14:paraId="76CBFC14" w14:textId="144F1532" w:rsidR="00E476E1" w:rsidRDefault="009B0E27" w:rsidP="001C3150">
      <w:r>
        <w:object w:dxaOrig="8504" w:dyaOrig="9120" w14:anchorId="280F57E1">
          <v:shape id="_x0000_i1032" type="#_x0000_t75" style="width:425pt;height:455pt" o:ole="">
            <v:imagedata r:id="rId35" o:title=""/>
          </v:shape>
          <o:OLEObject Type="Embed" ProgID="Word.OpenDocumentText.12" ShapeID="_x0000_i1032" DrawAspect="Content" ObjectID="_1694789508" r:id="rId36"/>
        </w:object>
      </w:r>
    </w:p>
    <w:p w14:paraId="7C8D345D" w14:textId="501ED410" w:rsidR="00E476E1" w:rsidRDefault="00E476E1" w:rsidP="001C3150"/>
    <w:p w14:paraId="49BA4274" w14:textId="56CE0BBA" w:rsidR="00E476E1" w:rsidRDefault="001F1DEB" w:rsidP="001C3150">
      <w:r>
        <w:t xml:space="preserve">El objeto “resource” se obtiene haciendo uso del “Cliente Python” mencionado en una sección anterior. Para posibilitar el uso del mismo lo importamos del módulo apropiado y lo instanciamos en el método </w:t>
      </w:r>
      <w:r w:rsidR="000D270D">
        <w:t>“</w:t>
      </w:r>
      <w:r>
        <w:t>_init_</w:t>
      </w:r>
      <w:r w:rsidR="000D270D">
        <w:t>”</w:t>
      </w:r>
      <w:r>
        <w:t xml:space="preserve"> de la clase que representa al Entorno:</w:t>
      </w:r>
    </w:p>
    <w:p w14:paraId="668D0E22" w14:textId="4C640977" w:rsidR="001F1DEB" w:rsidRDefault="001F1DEB" w:rsidP="001C3150"/>
    <w:bookmarkStart w:id="38" w:name="_MON_1691855735"/>
    <w:bookmarkEnd w:id="38"/>
    <w:p w14:paraId="708A30A7" w14:textId="665C0E30" w:rsidR="001F1DEB" w:rsidRDefault="0061760E" w:rsidP="001C3150">
      <w:r>
        <w:object w:dxaOrig="8504" w:dyaOrig="1710" w14:anchorId="4FE19964">
          <v:shape id="_x0000_i1033" type="#_x0000_t75" style="width:425pt;height:85.5pt" o:ole="">
            <v:imagedata r:id="rId37" o:title=""/>
          </v:shape>
          <o:OLEObject Type="Embed" ProgID="Word.OpenDocumentText.12" ShapeID="_x0000_i1033" DrawAspect="Content" ObjectID="_1694789509" r:id="rId38"/>
        </w:object>
      </w:r>
    </w:p>
    <w:p w14:paraId="2FA292B0" w14:textId="1A8A369C" w:rsidR="00DE63DC" w:rsidRDefault="00DE63DC" w:rsidP="001C3150"/>
    <w:p w14:paraId="435DC747" w14:textId="768D3213" w:rsidR="00D542CA" w:rsidRDefault="00D542CA" w:rsidP="001C3150">
      <w:r>
        <w:lastRenderedPageBreak/>
        <w:t>Tal y cómo se puede observar en el código hemos solicitado al API la información de los Pods levantados en el “namespace” denominado “php-apache”. A continuación</w:t>
      </w:r>
      <w:r w:rsidR="003718B5">
        <w:t>,</w:t>
      </w:r>
      <w:r>
        <w:t xml:space="preserve"> para cada Pod leemos los parámetros de uso de CPU y, finalmente, construimos el vector estado con los datos del número total de Pods y el uso de CPU de cada uno de ellos en milicores (dividimos por 1000000 porque la información obtenida del API viene en nanocores).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9" w:name="_MON_1691855345"/>
    <w:bookmarkEnd w:id="39"/>
    <w:p w14:paraId="6D14565D" w14:textId="2AE14F8B" w:rsidR="001F1DEB" w:rsidRPr="001F1DEB" w:rsidRDefault="00BB5D40" w:rsidP="00BB4F16">
      <w:pPr>
        <w:spacing w:before="240"/>
        <w:rPr>
          <w:u w:val="single"/>
        </w:rPr>
      </w:pPr>
      <w:r>
        <w:object w:dxaOrig="8504" w:dyaOrig="2280" w14:anchorId="6A2CD2AE">
          <v:shape id="_x0000_i1034" type="#_x0000_t75" style="width:425pt;height:114pt" o:ole="">
            <v:imagedata r:id="rId39" o:title=""/>
          </v:shape>
          <o:OLEObject Type="Embed" ProgID="Word.OpenDocumentText.12" ShapeID="_x0000_i1034" DrawAspect="Content" ObjectID="_1694789510" r:id="rId40"/>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set_replicas” transmitir a Kubernetes dicho comando.</w:t>
      </w:r>
    </w:p>
    <w:p w14:paraId="3EB12D12" w14:textId="2E1ADA4A" w:rsidR="002F0A24" w:rsidRDefault="002F0A24" w:rsidP="002F0A24"/>
    <w:bookmarkStart w:id="40" w:name="_MON_1691856414"/>
    <w:bookmarkEnd w:id="40"/>
    <w:p w14:paraId="57351F0D" w14:textId="6DD20163" w:rsidR="002F0A24" w:rsidRDefault="00360C34" w:rsidP="002F0A24">
      <w:r>
        <w:object w:dxaOrig="8504" w:dyaOrig="1425" w14:anchorId="46DD3FB6">
          <v:shape id="_x0000_i1035" type="#_x0000_t75" style="width:425pt;height:71.5pt" o:ole="">
            <v:imagedata r:id="rId41" o:title=""/>
          </v:shape>
          <o:OLEObject Type="Embed" ProgID="Word.OpenDocumentText.12" ShapeID="_x0000_i1035" DrawAspect="Content" ObjectID="_1694789511" r:id="rId42"/>
        </w:object>
      </w:r>
    </w:p>
    <w:p w14:paraId="04C16087" w14:textId="09A0C395" w:rsidR="002F0A24" w:rsidRDefault="002F0A24" w:rsidP="002F0A24"/>
    <w:p w14:paraId="777BE8DE" w14:textId="27352EC5" w:rsidR="002F0A24" w:rsidRDefault="002F0A24" w:rsidP="002F0A24">
      <w:r>
        <w:t>Como vemos lo hace haciendo uso del módulo “os” de Python.</w:t>
      </w:r>
    </w:p>
    <w:p w14:paraId="3E4FF111" w14:textId="1BDFE72E" w:rsidR="002F0A24" w:rsidRPr="002F0A24" w:rsidRDefault="002F0A24" w:rsidP="002F0A24"/>
    <w:p w14:paraId="77B4868E" w14:textId="7D52505F"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59E2369C" w14:textId="5655E04D" w:rsidR="003910BE" w:rsidRDefault="003910BE" w:rsidP="002F0A24"/>
    <w:p w14:paraId="378ADDD0" w14:textId="77777777" w:rsidR="003910BE" w:rsidRDefault="003910BE" w:rsidP="002F0A24"/>
    <w:p w14:paraId="1C518F9D" w14:textId="1804D59C" w:rsidR="001607D0" w:rsidRDefault="00BB4F16" w:rsidP="00BB4F16">
      <w:pPr>
        <w:pStyle w:val="Ttulo4"/>
      </w:pPr>
      <w:r>
        <w:t>R</w:t>
      </w:r>
      <w:r w:rsidR="004E57B8">
        <w:t>ecompensas</w:t>
      </w:r>
    </w:p>
    <w:p w14:paraId="485CBA53" w14:textId="77777777" w:rsidR="00A3770C" w:rsidRDefault="00A3770C" w:rsidP="002C756E"/>
    <w:p w14:paraId="4CB8A0B6" w14:textId="0014BEFD" w:rsidR="00E50078" w:rsidRDefault="002C756E" w:rsidP="002C756E">
      <w:pPr>
        <w:rPr>
          <w:noProof/>
        </w:rPr>
      </w:pPr>
      <w:r>
        <w:t xml:space="preserve">La otra función clave del Entorno es, como hemos indicado, la que calcula la recompensa en función del estado y la acción efectuada. </w:t>
      </w:r>
      <w:r w:rsidR="00006002">
        <w:t xml:space="preserve">Para </w:t>
      </w:r>
      <w:r w:rsidR="00235C7E">
        <w:t xml:space="preserve">implementarla </w:t>
      </w:r>
      <w:r w:rsidR="00F7742B">
        <w:t>haremos uso de</w:t>
      </w:r>
      <w:r w:rsidR="00235C7E">
        <w:t xml:space="preserve"> una tabla en la que </w:t>
      </w:r>
      <w:r w:rsidR="00F7742B">
        <w:t xml:space="preserve">cómo clave utilizaremos una lista con el número de pods </w:t>
      </w:r>
      <w:r w:rsidR="00006002">
        <w:t xml:space="preserve">que consideramos </w:t>
      </w:r>
      <w:r w:rsidR="00F7742B">
        <w:t xml:space="preserve">hacen </w:t>
      </w:r>
      <w:r w:rsidR="00E37C68">
        <w:t xml:space="preserve">un uso </w:t>
      </w:r>
      <w:r w:rsidR="00F7742B">
        <w:t>bajo de CPU, el número de los que hacen un</w:t>
      </w:r>
      <w:r w:rsidR="00E37C68">
        <w:t xml:space="preserve"> uso medio</w:t>
      </w:r>
      <w:r w:rsidR="00F7742B">
        <w:t>, el número de los que hacen un uso intensivo</w:t>
      </w:r>
      <w:r w:rsidR="00E37C68">
        <w:t xml:space="preserve"> </w:t>
      </w:r>
      <w:r w:rsidR="00F7742B">
        <w:t>y, finalmente, la acción decidida por el agente para ese estado</w:t>
      </w:r>
      <w:r w:rsidR="00E37C68">
        <w:t xml:space="preserve">. </w:t>
      </w:r>
      <w:r w:rsidR="00E50078">
        <w:t>Por ejemplo, para el vector estado visto con anterioridad:</w:t>
      </w:r>
    </w:p>
    <w:p w14:paraId="26D6432C" w14:textId="36EFAA5B" w:rsidR="005E678F" w:rsidRDefault="00FB63A0" w:rsidP="005E678F">
      <w:pPr>
        <w:jc w:val="center"/>
      </w:pPr>
      <w:r>
        <w:rPr>
          <w:noProof/>
        </w:rPr>
        <w:drawing>
          <wp:inline distT="0" distB="0" distL="0" distR="0" wp14:anchorId="67F1F18D" wp14:editId="3DDD02F5">
            <wp:extent cx="4315587" cy="2462373"/>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25402" cy="2467973"/>
                    </a:xfrm>
                    <a:prstGeom prst="rect">
                      <a:avLst/>
                    </a:prstGeom>
                  </pic:spPr>
                </pic:pic>
              </a:graphicData>
            </a:graphic>
          </wp:inline>
        </w:drawing>
      </w:r>
    </w:p>
    <w:p w14:paraId="666A6184" w14:textId="2BF23718" w:rsidR="005E678F" w:rsidRDefault="005E678F" w:rsidP="005E678F">
      <w:pPr>
        <w:pStyle w:val="Descripcin"/>
        <w:jc w:val="center"/>
      </w:pPr>
      <w:bookmarkStart w:id="41" w:name="_Toc83492779"/>
      <w:r>
        <w:t xml:space="preserve">Ilustración </w:t>
      </w:r>
      <w:r>
        <w:fldChar w:fldCharType="begin"/>
      </w:r>
      <w:r>
        <w:instrText xml:space="preserve"> SEQ Ilustración \* ARABIC </w:instrText>
      </w:r>
      <w:r>
        <w:fldChar w:fldCharType="separate"/>
      </w:r>
      <w:r w:rsidR="008D2831">
        <w:rPr>
          <w:noProof/>
        </w:rPr>
        <w:t>12</w:t>
      </w:r>
      <w:r>
        <w:fldChar w:fldCharType="end"/>
      </w:r>
      <w:r>
        <w:t>: Conversión estado a clave para tabla de recompensas</w:t>
      </w:r>
      <w:bookmarkEnd w:id="41"/>
    </w:p>
    <w:p w14:paraId="1010EEDB" w14:textId="63C6B3DD" w:rsidR="00FB63A0" w:rsidRDefault="00FB63A0" w:rsidP="00FB63A0">
      <w:r>
        <w:t xml:space="preserve">Dado que hay dos pods con bajo consumo de CPU (los que tienen el valor 1), 1 con uso medio (valor 2) y otro con uso intensivo (el de valor 3) y que, a la vista del estado, el agente ha decidido levantar tres pods nuestra clave quedaría tal y cómo vemos en la </w:t>
      </w:r>
      <w:r w:rsidR="00025120">
        <w:t>figura</w:t>
      </w:r>
      <w:r w:rsidR="009B5309">
        <w:t xml:space="preserve"> anterior</w:t>
      </w:r>
    </w:p>
    <w:p w14:paraId="60DF08D4" w14:textId="77777777" w:rsidR="00FB63A0" w:rsidRDefault="00FB63A0" w:rsidP="00FB63A0">
      <w:pPr>
        <w:jc w:val="center"/>
      </w:pPr>
    </w:p>
    <w:p w14:paraId="5DD358BF" w14:textId="087A6B05" w:rsidR="00E50078" w:rsidRDefault="00A45626" w:rsidP="002C756E">
      <w:r>
        <w:t>Con esta clave acudiremos a la tabla de recompensas para recuperar el valor de la recompensa asociada. Dicha tabla tendrá la forma:</w:t>
      </w:r>
    </w:p>
    <w:p w14:paraId="280F1D1D" w14:textId="26748D1C" w:rsidR="00E37C68" w:rsidRDefault="00E37C68" w:rsidP="002C756E"/>
    <w:bookmarkStart w:id="42" w:name="_MON_1691857756"/>
    <w:bookmarkEnd w:id="42"/>
    <w:p w14:paraId="60563D5E" w14:textId="7A77F07A" w:rsidR="00E37C68" w:rsidRDefault="00F7480F" w:rsidP="002C756E">
      <w:r>
        <w:object w:dxaOrig="8504" w:dyaOrig="3996" w14:anchorId="320FC138">
          <v:shape id="_x0000_i1036" type="#_x0000_t75" style="width:371pt;height:168pt" o:ole="">
            <v:imagedata r:id="rId44" o:title=""/>
          </v:shape>
          <o:OLEObject Type="Embed" ProgID="Word.OpenDocumentText.12" ShapeID="_x0000_i1036" DrawAspect="Content" ObjectID="_1694789512" r:id="rId45"/>
        </w:object>
      </w:r>
    </w:p>
    <w:p w14:paraId="0517D721" w14:textId="7EA4C615" w:rsidR="00E37C68" w:rsidRDefault="00E37C68" w:rsidP="002C756E"/>
    <w:p w14:paraId="620D1010" w14:textId="77777777" w:rsidR="00A3770C" w:rsidRDefault="00A3770C" w:rsidP="002C756E"/>
    <w:p w14:paraId="53293541" w14:textId="189FD887" w:rsidR="00F7480F" w:rsidRDefault="00F7480F" w:rsidP="002C756E">
      <w:r>
        <w:t>Como vemos, en nuestro caso la recompensa será de 5 puntos. Para otras claves vemos que podemos tener también penalizaciones en la forma de puntuaciones negativas si interpretamos que la decisión tomada por el agente ha sido mala.</w:t>
      </w:r>
    </w:p>
    <w:p w14:paraId="0E8C3393" w14:textId="77777777" w:rsidR="00F7480F" w:rsidRDefault="00F7480F" w:rsidP="002C756E"/>
    <w:p w14:paraId="3FB4EFC5" w14:textId="4EFE8DFE" w:rsidR="00A3770C" w:rsidRDefault="004B6D01" w:rsidP="00A3770C">
      <w:r>
        <w:t>El problema con esta aproximación es que tendremos que tener una entrada en la tabla por cada situación posible y en nuestro caso, con un máximo de 5 pods, no son muchas pero, a medida que ampliemos ese límite, pueden llegar a suponer un número complicado de manejar.</w:t>
      </w:r>
    </w:p>
    <w:p w14:paraId="169A20B8" w14:textId="31E5E559" w:rsidR="00C26DBA" w:rsidRDefault="00C26DBA" w:rsidP="00A3770C"/>
    <w:p w14:paraId="5B9C4B24" w14:textId="197827A5" w:rsidR="00C26DBA" w:rsidRDefault="00C26DBA" w:rsidP="00A3770C">
      <w:r>
        <w:t>La forma final de la función de obtención de la recompensa es:</w:t>
      </w:r>
    </w:p>
    <w:p w14:paraId="3195A1A2" w14:textId="5466A2A3" w:rsidR="00C26DBA" w:rsidRDefault="00C26DBA" w:rsidP="00A3770C"/>
    <w:bookmarkStart w:id="43" w:name="_MON_1694100087"/>
    <w:bookmarkEnd w:id="43"/>
    <w:p w14:paraId="007A1871" w14:textId="5018F180" w:rsidR="00C26DBA" w:rsidRDefault="00C26DBA" w:rsidP="00A3770C">
      <w:r>
        <w:object w:dxaOrig="8504" w:dyaOrig="7125" w14:anchorId="7A591C31">
          <v:shape id="_x0000_i1037" type="#_x0000_t75" style="width:425pt;height:356.5pt" o:ole="">
            <v:imagedata r:id="rId46" o:title=""/>
          </v:shape>
          <o:OLEObject Type="Embed" ProgID="Word.OpenDocumentText.12" ShapeID="_x0000_i1037" DrawAspect="Content" ObjectID="_1694789513" r:id="rId47"/>
        </w:object>
      </w:r>
    </w:p>
    <w:p w14:paraId="7CDABCBD" w14:textId="77777777" w:rsidR="001607D0" w:rsidRDefault="004E57B8" w:rsidP="00BB4F16">
      <w:pPr>
        <w:pStyle w:val="Ttulo3"/>
      </w:pPr>
      <w:bookmarkStart w:id="44" w:name="_Toc84151846"/>
      <w:r>
        <w:t>Agente</w:t>
      </w:r>
      <w:bookmarkEnd w:id="44"/>
    </w:p>
    <w:p w14:paraId="6E87A2C2" w14:textId="0A754132" w:rsidR="001607D0" w:rsidRDefault="009D756E">
      <w:pPr>
        <w:spacing w:before="240"/>
        <w:rPr>
          <w:rFonts w:eastAsia="Times New Roman"/>
        </w:rPr>
      </w:pPr>
      <w:r w:rsidRPr="009D756E">
        <w:rPr>
          <w:rFonts w:eastAsia="Times New Roman"/>
        </w:rPr>
        <w:t xml:space="preserve">El </w:t>
      </w:r>
      <w:r>
        <w:rPr>
          <w:rFonts w:eastAsia="Times New Roman"/>
        </w:rPr>
        <w:t xml:space="preserve">agente es la representación del algoritmo de aprendizaje por refuerzo propiamente dicho y el responsable de elegir la mejor </w:t>
      </w:r>
      <w:r w:rsidR="001D6744">
        <w:rPr>
          <w:rFonts w:eastAsia="Times New Roman"/>
        </w:rPr>
        <w:t xml:space="preserve">acción dado un determinado estado del entorno. En nuestro sistema lo implementaremos con una clase </w:t>
      </w:r>
      <w:r w:rsidR="00FE7FB6">
        <w:rPr>
          <w:rFonts w:eastAsia="Times New Roman"/>
        </w:rPr>
        <w:t xml:space="preserve">llamada </w:t>
      </w:r>
      <w:r w:rsidR="001D6744">
        <w:rPr>
          <w:rFonts w:eastAsia="Times New Roman"/>
        </w:rPr>
        <w:t>“DQNAgent”</w:t>
      </w:r>
      <w:r w:rsidR="00FE7FB6">
        <w:rPr>
          <w:rFonts w:eastAsia="Times New Roman"/>
        </w:rPr>
        <w:t>. Las propiedades que necesita para poder realizar su labor las definimos en su método “_init_” y son las siguientes:</w:t>
      </w:r>
    </w:p>
    <w:bookmarkStart w:id="45" w:name="_MON_1692259273"/>
    <w:bookmarkEnd w:id="45"/>
    <w:p w14:paraId="4F52CC77" w14:textId="26659017" w:rsidR="00FE7FB6" w:rsidRDefault="00C26DBA">
      <w:pPr>
        <w:spacing w:before="240"/>
        <w:rPr>
          <w:rFonts w:eastAsia="Times New Roman"/>
        </w:rPr>
      </w:pPr>
      <w:r>
        <w:rPr>
          <w:rFonts w:eastAsia="Times New Roman"/>
        </w:rPr>
        <w:object w:dxaOrig="8504" w:dyaOrig="7566" w14:anchorId="0AA72F6C">
          <v:shape id="_x0000_i1038" type="#_x0000_t75" style="width:425pt;height:378pt" o:ole="">
            <v:imagedata r:id="rId48" o:title=""/>
          </v:shape>
          <o:OLEObject Type="Embed" ProgID="Word.OpenDocumentText.12" ShapeID="_x0000_i1038" DrawAspect="Content" ObjectID="_1694789514" r:id="rId49"/>
        </w:object>
      </w:r>
    </w:p>
    <w:p w14:paraId="1CEE307E" w14:textId="77777777" w:rsidR="00B71AC0" w:rsidRDefault="00B6063F">
      <w:pPr>
        <w:spacing w:before="240"/>
      </w:pPr>
      <w:r>
        <w:rPr>
          <w:rFonts w:eastAsia="Times New Roman"/>
        </w:rPr>
        <w:t>Tanto alpha y gamma, cómo épsilon fueron comentados previamente en la sección en la que se describía el algoritmo de Q-Learning. Representan respectivamente, la tasa de aprendizaje o “learning rate” (</w:t>
      </w:r>
      <w:r w:rsidRPr="00B6063F">
        <w:rPr>
          <w:rFonts w:eastAsia="Times New Roman"/>
          <w:b/>
          <w:bCs/>
        </w:rPr>
        <w:t>α</w:t>
      </w:r>
      <w:r>
        <w:rPr>
          <w:rFonts w:eastAsia="Times New Roman"/>
        </w:rPr>
        <w:t>), el factor de descuento (</w:t>
      </w:r>
      <w:r w:rsidRPr="00B6063F">
        <w:rPr>
          <w:rFonts w:eastAsia="Times New Roman"/>
          <w:b/>
          <w:bCs/>
        </w:rPr>
        <w:t>γ</w:t>
      </w:r>
      <w:r>
        <w:rPr>
          <w:rFonts w:eastAsia="Times New Roman"/>
        </w:rPr>
        <w:t xml:space="preserve">) y el parámetro </w:t>
      </w:r>
      <w:r w:rsidRPr="00B6063F">
        <w:rPr>
          <w:rFonts w:eastAsia="Times New Roman"/>
          <w:b/>
          <w:bCs/>
        </w:rPr>
        <w:t>ε</w:t>
      </w:r>
      <w:r>
        <w:rPr>
          <w:rFonts w:eastAsia="Times New Roman"/>
        </w:rPr>
        <w:t xml:space="preserve"> que necesita la póliza durante el entrenamiento para poder aplicar </w:t>
      </w:r>
      <w:r w:rsidRPr="00991DD2">
        <w:rPr>
          <w:i/>
          <w:iCs/>
        </w:rPr>
        <w:t>ε-greedy</w:t>
      </w:r>
      <w:r>
        <w:rPr>
          <w:i/>
          <w:iCs/>
        </w:rPr>
        <w:t xml:space="preserve"> </w:t>
      </w:r>
      <w:r>
        <w:t xml:space="preserve">en su toma de decisiones y permitir al agente “explorar” nuevos estados en lugar de </w:t>
      </w:r>
      <w:r w:rsidR="00065970">
        <w:t>“explotar”</w:t>
      </w:r>
      <w:r>
        <w:t xml:space="preserve"> siempre los que más recompensa le proporcionan.</w:t>
      </w:r>
      <w:r w:rsidR="00DA5666">
        <w:t xml:space="preserve"> En nuestro caso añadimos otros dos parámetros, el “min_epsilon” y el “epsilon_decay” </w:t>
      </w:r>
      <w:r w:rsidR="00563A90">
        <w:t xml:space="preserve">que nos permitirán modular el valor de épsilon durante los periodos de entrenamiento, comenzando con un </w:t>
      </w:r>
      <w:r w:rsidR="00563A90" w:rsidRPr="00563A90">
        <w:rPr>
          <w:b/>
          <w:bCs/>
        </w:rPr>
        <w:t>ε</w:t>
      </w:r>
      <w:r w:rsidR="00563A90">
        <w:rPr>
          <w:b/>
          <w:bCs/>
        </w:rPr>
        <w:t xml:space="preserve"> </w:t>
      </w:r>
      <w:r w:rsidR="00563A90">
        <w:t>grande en las primeras fases del mismo de forma que haya mayor número de acciones elegidas al azar y que, paulatinamente, se vaya reduciendo, permitiendo al agente elegir las acciones que sabe le proporcionan mayores recompensas.</w:t>
      </w:r>
      <w:r w:rsidR="00D23523">
        <w:t xml:space="preserve"> </w:t>
      </w:r>
    </w:p>
    <w:p w14:paraId="0AC47B84" w14:textId="17C73FC8" w:rsidR="00B71AC0" w:rsidRDefault="00B71AC0" w:rsidP="00B71AC0">
      <w:pPr>
        <w:pStyle w:val="Ttulo4"/>
      </w:pPr>
      <w:r>
        <w:t>Modelo</w:t>
      </w:r>
    </w:p>
    <w:p w14:paraId="345D8DB8" w14:textId="78C72432" w:rsidR="00B6063F" w:rsidRDefault="00D23523">
      <w:pPr>
        <w:spacing w:before="240"/>
      </w:pPr>
      <w:r>
        <w:t xml:space="preserve">El corazón del agente lo constituye la función que decide cada acción y que, cómo vimos en la descripción del algoritmo DQN, está implementada mediante una red neuronal. En nuestro caso hemos utilizado </w:t>
      </w:r>
      <w:r w:rsidR="003A5DFE">
        <w:t xml:space="preserve">el módulo Keras de </w:t>
      </w:r>
      <w:r>
        <w:t>Tensorflow para darle forma y lo hacemos mediante el método:</w:t>
      </w:r>
    </w:p>
    <w:bookmarkStart w:id="46" w:name="_MON_1692261191"/>
    <w:bookmarkEnd w:id="46"/>
    <w:p w14:paraId="5B041C58" w14:textId="08B6E4FE" w:rsidR="00D23523" w:rsidRDefault="001A72BF">
      <w:pPr>
        <w:spacing w:before="240"/>
        <w:rPr>
          <w:rFonts w:eastAsia="Times New Roman"/>
        </w:rPr>
      </w:pPr>
      <w:r>
        <w:rPr>
          <w:rFonts w:eastAsia="Times New Roman"/>
        </w:rPr>
        <w:object w:dxaOrig="8504" w:dyaOrig="5415" w14:anchorId="5AC925B1">
          <v:shape id="_x0000_i1039" type="#_x0000_t75" style="width:425pt;height:271pt" o:ole="">
            <v:imagedata r:id="rId50" o:title=""/>
          </v:shape>
          <o:OLEObject Type="Embed" ProgID="Word.OpenDocumentText.12" ShapeID="_x0000_i1039" DrawAspect="Content" ObjectID="_1694789515" r:id="rId51"/>
        </w:object>
      </w:r>
    </w:p>
    <w:p w14:paraId="459080C3" w14:textId="4722750B" w:rsidR="003A5DFE" w:rsidRDefault="003A5DFE">
      <w:pPr>
        <w:spacing w:before="240"/>
        <w:rPr>
          <w:rFonts w:eastAsia="Times New Roman"/>
        </w:rPr>
      </w:pPr>
      <w:r>
        <w:rPr>
          <w:rFonts w:eastAsia="Times New Roman"/>
        </w:rPr>
        <w:t>Cómo se puede ver en el código, el modelo tiene varias campas “densamente conectadas” (Dense), es decir, en las que cada neurona de una capa está conectada a todas las de la capa siguiente. La primera capa recibe el estado proporcionado por el Entorno y, por ello, definimos en la misma un “input_shape” que tiene el mismo número de elementos que el vector estado descrito anteriormente. La última capa tiene</w:t>
      </w:r>
      <w:r w:rsidR="0093197D">
        <w:rPr>
          <w:rFonts w:eastAsia="Times New Roman"/>
        </w:rPr>
        <w:t xml:space="preserve"> </w:t>
      </w:r>
      <w:r>
        <w:rPr>
          <w:rFonts w:eastAsia="Times New Roman"/>
        </w:rPr>
        <w:t xml:space="preserve">tantas salidas cómo </w:t>
      </w:r>
      <w:r w:rsidR="0093197D">
        <w:rPr>
          <w:rFonts w:eastAsia="Times New Roman"/>
        </w:rPr>
        <w:t>defina el espacio de acciones del agente. En nuestro caso hemos optado por que este espacio de acciones tenga las mismas salidas que el máximo número de pods que podemos instanciar, de forma que la posición del</w:t>
      </w:r>
      <w:r w:rsidR="003C113D">
        <w:rPr>
          <w:rFonts w:eastAsia="Times New Roman"/>
        </w:rPr>
        <w:t xml:space="preserve"> valor</w:t>
      </w:r>
      <w:r w:rsidR="0093197D">
        <w:rPr>
          <w:rFonts w:eastAsia="Times New Roman"/>
        </w:rPr>
        <w:t xml:space="preserve"> máximo represente el número de pods que el agente interpretará cómo el más óptimo.</w:t>
      </w:r>
    </w:p>
    <w:p w14:paraId="3C49A899" w14:textId="1A318B85" w:rsidR="0093197D" w:rsidRDefault="0093197D">
      <w:pPr>
        <w:spacing w:before="240"/>
        <w:rPr>
          <w:rFonts w:eastAsia="Times New Roman"/>
        </w:rPr>
      </w:pPr>
      <w:r>
        <w:rPr>
          <w:rFonts w:eastAsia="Times New Roman"/>
        </w:rPr>
        <w:t>Fin</w:t>
      </w:r>
      <w:r w:rsidR="00511CD1">
        <w:rPr>
          <w:rFonts w:eastAsia="Times New Roman"/>
        </w:rPr>
        <w:t>a</w:t>
      </w:r>
      <w:r>
        <w:rPr>
          <w:rFonts w:eastAsia="Times New Roman"/>
        </w:rPr>
        <w:t>lmente</w:t>
      </w:r>
      <w:r w:rsidR="00981BE9">
        <w:rPr>
          <w:rFonts w:eastAsia="Times New Roman"/>
        </w:rPr>
        <w:t>,</w:t>
      </w:r>
      <w:r>
        <w:rPr>
          <w:rFonts w:eastAsia="Times New Roman"/>
        </w:rPr>
        <w:t xml:space="preserve"> se le indica a la red neuronal los parámetros de la función de coste (Mean Squared Error), el tipo de optimizador (Adam) y la métrica para evaluar </w:t>
      </w:r>
      <w:r w:rsidR="003C113D">
        <w:rPr>
          <w:rFonts w:eastAsia="Times New Roman"/>
        </w:rPr>
        <w:t>el rendimiento de la red.</w:t>
      </w:r>
    </w:p>
    <w:p w14:paraId="22C9E0D0" w14:textId="5FB84E55" w:rsidR="00FE7FB6" w:rsidRDefault="00FE7FB6" w:rsidP="00FE7FB6">
      <w:pPr>
        <w:pStyle w:val="Ttulo4"/>
      </w:pPr>
      <w:r>
        <w:t>Replay Buffer</w:t>
      </w:r>
    </w:p>
    <w:p w14:paraId="3CA1F51C" w14:textId="3E278077" w:rsidR="00B45399" w:rsidRDefault="00B45399" w:rsidP="00B45399">
      <w:r>
        <w:t xml:space="preserve">Otro de los elementos fundamentales de este algoritmo es el “replay buffer” que consiste básicamente en un almacén en el que vamos depositando </w:t>
      </w:r>
      <w:r w:rsidR="00A4408E">
        <w:t>registros con la información que el agente va recopilando durante su proceso de entrenamiento. Esta información la constituyen el estado, la acción que elige el agente en función de este, la recompensa obtenida al efectuar la acción y el nuevo estado del sistema tras la misma. El agente tiene una función para almacenar dicho estado tras cada uno de las transiciones que se produzcan en el sistema.</w:t>
      </w:r>
    </w:p>
    <w:p w14:paraId="0C781932" w14:textId="5CEE8055" w:rsidR="00A4408E" w:rsidRDefault="00A4408E" w:rsidP="00B45399"/>
    <w:p w14:paraId="44BE17EB" w14:textId="77777777" w:rsidR="00A4408E" w:rsidRDefault="00A4408E" w:rsidP="00B45399"/>
    <w:p w14:paraId="1588D999" w14:textId="77777777" w:rsidR="00A4408E" w:rsidRDefault="00A4408E" w:rsidP="00B45399"/>
    <w:bookmarkStart w:id="47" w:name="_MON_1692263319"/>
    <w:bookmarkEnd w:id="47"/>
    <w:p w14:paraId="0B0F03F0" w14:textId="339273A5" w:rsidR="00A4408E" w:rsidRDefault="00981BE9" w:rsidP="00B45399">
      <w:r>
        <w:object w:dxaOrig="8504" w:dyaOrig="855" w14:anchorId="3D739C2D">
          <v:shape id="_x0000_i1040" type="#_x0000_t75" style="width:425pt;height:47pt" o:ole="">
            <v:imagedata r:id="rId52" o:title=""/>
          </v:shape>
          <o:OLEObject Type="Embed" ProgID="Word.OpenDocumentText.12" ShapeID="_x0000_i1040" DrawAspect="Content" ObjectID="_1694789516" r:id="rId53"/>
        </w:object>
      </w:r>
    </w:p>
    <w:p w14:paraId="73BCC2AF" w14:textId="2B85A145" w:rsidR="00A4408E" w:rsidRDefault="00A4408E" w:rsidP="00B45399"/>
    <w:p w14:paraId="4088AAE9" w14:textId="3D69760D" w:rsidR="00A4408E" w:rsidRPr="00B45399" w:rsidRDefault="00A4408E" w:rsidP="00B45399">
      <w:r>
        <w:t xml:space="preserve">El sentido del replay buffer es evitar, durante el entrenamiento del agente, que los estados que este se vaya encontrando estén demasiado correlacionados entre sí, debido a qué no cambien mucho de una transición a la siguiente. Lo que se hace entonces es, cuando el buffer tiene un número suficiente de registros, obtener una muestra </w:t>
      </w:r>
      <w:r w:rsidR="00D70757">
        <w:t xml:space="preserve">con un determinado tamaño (batch_size), de forma que no se tomen registros consecutivos, y realizar un paso de entrenamiento con cada uno de ellos. </w:t>
      </w:r>
    </w:p>
    <w:p w14:paraId="3E43793B" w14:textId="004EAB57" w:rsidR="00FE7FB6" w:rsidRDefault="00FE7FB6" w:rsidP="00FE7FB6">
      <w:pPr>
        <w:pStyle w:val="Ttulo4"/>
      </w:pPr>
      <w:r>
        <w:t>Target Network</w:t>
      </w:r>
    </w:p>
    <w:p w14:paraId="2E6C2CEE" w14:textId="321F3C89" w:rsidR="00511CD1" w:rsidRDefault="00511CD1" w:rsidP="00511CD1">
      <w:pPr>
        <w:spacing w:before="240"/>
        <w:rPr>
          <w:rFonts w:eastAsia="Times New Roman"/>
        </w:rPr>
      </w:pPr>
      <w:r>
        <w:rPr>
          <w:rFonts w:eastAsia="Times New Roman"/>
        </w:rPr>
        <w:t>Cómo se puede observar en la función de inicio de nuestro agente, se construyen dos redes neuronales, la Target (objetivo) y la Main (principal). La explicación la encontramos en la naturaleza del proceso de entrenamiento</w:t>
      </w:r>
      <w:r w:rsidR="00D70757">
        <w:rPr>
          <w:rFonts w:eastAsia="Times New Roman"/>
        </w:rPr>
        <w:t xml:space="preserve"> que podemos ver a continuación:</w:t>
      </w:r>
    </w:p>
    <w:bookmarkStart w:id="48" w:name="_MON_1692263853"/>
    <w:bookmarkEnd w:id="48"/>
    <w:p w14:paraId="73620F2F" w14:textId="422989CE" w:rsidR="00D70757" w:rsidRDefault="00A724F3" w:rsidP="00511CD1">
      <w:pPr>
        <w:spacing w:before="240"/>
        <w:rPr>
          <w:rFonts w:eastAsia="Times New Roman"/>
        </w:rPr>
      </w:pPr>
      <w:r>
        <w:rPr>
          <w:rFonts w:eastAsia="Times New Roman"/>
        </w:rPr>
        <w:object w:dxaOrig="8504" w:dyaOrig="5985" w14:anchorId="3682B6CE">
          <v:shape id="_x0000_i1041" type="#_x0000_t75" style="width:425pt;height:299.5pt" o:ole="">
            <v:imagedata r:id="rId54" o:title=""/>
          </v:shape>
          <o:OLEObject Type="Embed" ProgID="Word.OpenDocumentText.12" ShapeID="_x0000_i1041" DrawAspect="Content" ObjectID="_1694789517" r:id="rId55"/>
        </w:object>
      </w:r>
    </w:p>
    <w:p w14:paraId="650FE90B" w14:textId="13BBB1DF" w:rsidR="00511CD1" w:rsidRDefault="00511CD1" w:rsidP="00511CD1"/>
    <w:p w14:paraId="22A3639F" w14:textId="53CDAB21" w:rsidR="00971FA1" w:rsidRDefault="00971FA1" w:rsidP="00511CD1">
      <w:r>
        <w:t xml:space="preserve">En cada paso de entrenamiento se toma una muestra de vectores y para cada uno de ellos calculamos el </w:t>
      </w:r>
      <w:r w:rsidR="0021773E">
        <w:t xml:space="preserve">nuevo </w:t>
      </w:r>
      <w:r>
        <w:t xml:space="preserve">valor </w:t>
      </w:r>
      <w:r w:rsidR="0021773E">
        <w:t xml:space="preserve">Q </w:t>
      </w:r>
      <w:r>
        <w:t>según la fórmula</w:t>
      </w:r>
      <w:r w:rsidR="0021773E">
        <w:t xml:space="preserve"> ya vista anteriormente</w:t>
      </w:r>
      <w:r>
        <w:t>:</w:t>
      </w:r>
    </w:p>
    <w:p w14:paraId="2B37576F" w14:textId="77777777" w:rsidR="0021773E" w:rsidRDefault="0021773E" w:rsidP="00511CD1"/>
    <w:p w14:paraId="4002A944" w14:textId="7C0FFAF8" w:rsidR="0021773E" w:rsidRDefault="00651058" w:rsidP="0021773E">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21773E">
        <w:t xml:space="preserve">        </w:t>
      </w:r>
    </w:p>
    <w:p w14:paraId="50C04B4C" w14:textId="77777777" w:rsidR="0068732A" w:rsidRDefault="0068732A" w:rsidP="0068732A"/>
    <w:p w14:paraId="43F90A71" w14:textId="77777777" w:rsidR="006F6381" w:rsidRDefault="006F6381" w:rsidP="0068732A"/>
    <w:p w14:paraId="735EBC67" w14:textId="441278E7" w:rsidR="0068732A" w:rsidRDefault="0068732A" w:rsidP="0068732A">
      <w:r>
        <w:t>A continuación</w:t>
      </w:r>
      <w:r w:rsidR="00860780">
        <w:t>,</w:t>
      </w:r>
      <w:r>
        <w:t xml:space="preserve"> se realiza un paso entrenamiento de la red con los nuevos Q values. Dado que, en cada uno de los pasos, estamos modificando la red principal, si utilizáramos esta misma red para obtener los valores objetivo (target) estaríamos introduciendo inestabilidad en el sistema ya que </w:t>
      </w:r>
      <w:r w:rsidR="00B83C02">
        <w:t>el objetivo se estará “moviendo” a la vez que intentamos alcanzarlo. Por utilizar una metáfora gráfica, sería una situación similar a la siguiente:</w:t>
      </w:r>
    </w:p>
    <w:p w14:paraId="13B50652" w14:textId="77777777" w:rsidR="006F6381" w:rsidRDefault="006F6381" w:rsidP="0068732A"/>
    <w:p w14:paraId="41027E60" w14:textId="17B710FE" w:rsidR="00B83C02" w:rsidRDefault="00B83C02" w:rsidP="0068732A"/>
    <w:p w14:paraId="65138F7A" w14:textId="18D20B9A" w:rsidR="00B83C02" w:rsidRDefault="00B83C02" w:rsidP="00B83C02">
      <w:pPr>
        <w:jc w:val="center"/>
      </w:pPr>
      <w:r>
        <w:rPr>
          <w:noProof/>
        </w:rPr>
        <w:drawing>
          <wp:inline distT="0" distB="0" distL="0" distR="0" wp14:anchorId="351585B3" wp14:editId="3AD09B24">
            <wp:extent cx="1903730" cy="195135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903730" cy="1951355"/>
                    </a:xfrm>
                    <a:prstGeom prst="rect">
                      <a:avLst/>
                    </a:prstGeom>
                    <a:noFill/>
                    <a:ln>
                      <a:noFill/>
                    </a:ln>
                  </pic:spPr>
                </pic:pic>
              </a:graphicData>
            </a:graphic>
          </wp:inline>
        </w:drawing>
      </w:r>
    </w:p>
    <w:p w14:paraId="4D13E2F8" w14:textId="0EF71DA3" w:rsidR="00DD0976" w:rsidRDefault="00DD0976" w:rsidP="00B83C02">
      <w:pPr>
        <w:jc w:val="center"/>
      </w:pPr>
    </w:p>
    <w:p w14:paraId="0C1E08FF" w14:textId="1C64E113" w:rsidR="00B83C02" w:rsidRDefault="00DD0976" w:rsidP="00AB5F72">
      <w:pPr>
        <w:pStyle w:val="Descripcin"/>
      </w:pPr>
      <w:bookmarkStart w:id="49" w:name="_Toc83492780"/>
      <w:r>
        <w:t xml:space="preserve">Ilustración </w:t>
      </w:r>
      <w:r>
        <w:fldChar w:fldCharType="begin"/>
      </w:r>
      <w:r>
        <w:instrText xml:space="preserve"> SEQ Ilustración \* ARABIC </w:instrText>
      </w:r>
      <w:r>
        <w:fldChar w:fldCharType="separate"/>
      </w:r>
      <w:r w:rsidR="008D2831">
        <w:rPr>
          <w:noProof/>
        </w:rPr>
        <w:t>13</w:t>
      </w:r>
      <w:r>
        <w:fldChar w:fldCharType="end"/>
      </w:r>
      <w:r>
        <w:t>: Metáfora de la inestabilidad que se introduce si la red objetivo es la misma que la principal</w:t>
      </w:r>
      <w:bookmarkEnd w:id="49"/>
    </w:p>
    <w:p w14:paraId="40B607F9" w14:textId="77777777" w:rsidR="006F6381" w:rsidRDefault="006F6381" w:rsidP="00B83C02"/>
    <w:p w14:paraId="6C8FC059" w14:textId="77CA9A08" w:rsidR="00B83C02" w:rsidRDefault="00B83C02" w:rsidP="00B83C02">
      <w:r>
        <w:t>En la que el burro, nuestra red principal, no lograría alcanzar la zanahoria, el valor objetivo, po</w:t>
      </w:r>
      <w:r w:rsidR="00FF4D8B">
        <w:t>r</w:t>
      </w:r>
      <w:r>
        <w:t xml:space="preserve">que se está moviendo con él. </w:t>
      </w:r>
      <w:r w:rsidR="00FF4D8B">
        <w:t xml:space="preserve">Es por ello que se utiliza una segunda red, la target network, que es idéntica a la principal, pero cuyos parámetros sólo se modifican cada determinado número de pasos copiándolos de la red principal. De esta forma la red objetivo permanece estable </w:t>
      </w:r>
      <w:r w:rsidR="00062322">
        <w:t xml:space="preserve">durante </w:t>
      </w:r>
      <w:r w:rsidR="002752B2">
        <w:t>el número de pasos elegido y, cada vez que se repita ese número de pasos se actualiza de la forma siguiente:</w:t>
      </w:r>
    </w:p>
    <w:p w14:paraId="32842D94" w14:textId="77777777" w:rsidR="00CF30D4" w:rsidRDefault="00CF30D4" w:rsidP="00B83C02"/>
    <w:p w14:paraId="72B6CAD0" w14:textId="698F85D2" w:rsidR="002752B2" w:rsidRDefault="002752B2" w:rsidP="00B83C02"/>
    <w:bookmarkStart w:id="50" w:name="_MON_1692266355"/>
    <w:bookmarkEnd w:id="50"/>
    <w:p w14:paraId="420DB7A9" w14:textId="4F4AE43C" w:rsidR="002752B2" w:rsidRDefault="00001E44" w:rsidP="00B83C02">
      <w:r>
        <w:object w:dxaOrig="8504" w:dyaOrig="1140" w14:anchorId="5BA1B7AE">
          <v:shape id="_x0000_i1042" type="#_x0000_t75" style="width:425pt;height:57pt" o:ole="">
            <v:imagedata r:id="rId57" o:title=""/>
          </v:shape>
          <o:OLEObject Type="Embed" ProgID="Word.OpenDocumentText.12" ShapeID="_x0000_i1042" DrawAspect="Content" ObjectID="_1694789518" r:id="rId58"/>
        </w:object>
      </w:r>
    </w:p>
    <w:p w14:paraId="409166EE" w14:textId="4997E546" w:rsidR="00F75C88" w:rsidRDefault="00F75C88" w:rsidP="00B83C02"/>
    <w:p w14:paraId="62909FB9" w14:textId="77777777" w:rsidR="00926105" w:rsidRDefault="00926105" w:rsidP="00B83C02"/>
    <w:p w14:paraId="5199BEBC" w14:textId="21CD6C71" w:rsidR="00F75C88" w:rsidRDefault="00F75C88" w:rsidP="00B83C02">
      <w:r>
        <w:t>Esquemáticamente podemos verlo resumido en la siguiente figura:</w:t>
      </w:r>
    </w:p>
    <w:p w14:paraId="60C5E737" w14:textId="234423B7" w:rsidR="00F75C88" w:rsidRDefault="00F75C88" w:rsidP="00B83C02"/>
    <w:p w14:paraId="081AEB31" w14:textId="51B3B8A8" w:rsidR="00F75C88" w:rsidRDefault="00F75C88" w:rsidP="00926105">
      <w:pPr>
        <w:jc w:val="center"/>
      </w:pPr>
      <w:r>
        <w:rPr>
          <w:noProof/>
        </w:rPr>
        <w:lastRenderedPageBreak/>
        <w:drawing>
          <wp:inline distT="0" distB="0" distL="0" distR="0" wp14:anchorId="76BFF07A" wp14:editId="7980856D">
            <wp:extent cx="5117498" cy="3967701"/>
            <wp:effectExtent l="0" t="0" r="698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26154" cy="3974412"/>
                    </a:xfrm>
                    <a:prstGeom prst="rect">
                      <a:avLst/>
                    </a:prstGeom>
                  </pic:spPr>
                </pic:pic>
              </a:graphicData>
            </a:graphic>
          </wp:inline>
        </w:drawing>
      </w:r>
    </w:p>
    <w:p w14:paraId="48A4321C" w14:textId="0D99F0E0" w:rsidR="00F75C88" w:rsidRPr="000835C2" w:rsidRDefault="00926105" w:rsidP="00926105">
      <w:pPr>
        <w:pStyle w:val="Descripcin"/>
        <w:jc w:val="center"/>
        <w:rPr>
          <w:lang w:val="en-US"/>
        </w:rPr>
      </w:pPr>
      <w:bookmarkStart w:id="51" w:name="_Toc83492781"/>
      <w:r w:rsidRPr="000835C2">
        <w:rPr>
          <w:lang w:val="en-US"/>
        </w:rPr>
        <w:t xml:space="preserve">Ilustración </w:t>
      </w:r>
      <w:r>
        <w:fldChar w:fldCharType="begin"/>
      </w:r>
      <w:r w:rsidRPr="000835C2">
        <w:rPr>
          <w:lang w:val="en-US"/>
        </w:rPr>
        <w:instrText xml:space="preserve"> SEQ Ilustración \* ARABIC </w:instrText>
      </w:r>
      <w:r>
        <w:fldChar w:fldCharType="separate"/>
      </w:r>
      <w:r w:rsidR="008D2831">
        <w:rPr>
          <w:noProof/>
          <w:lang w:val="en-US"/>
        </w:rPr>
        <w:t>14</w:t>
      </w:r>
      <w:r>
        <w:fldChar w:fldCharType="end"/>
      </w:r>
      <w:r w:rsidRPr="000835C2">
        <w:rPr>
          <w:lang w:val="en-US"/>
        </w:rPr>
        <w:t>: Target Network y Main Network</w:t>
      </w:r>
      <w:r w:rsidR="00364715">
        <w:rPr>
          <w:rStyle w:val="Refdenotaalpie"/>
          <w:lang w:val="en-US"/>
        </w:rPr>
        <w:footnoteReference w:id="15"/>
      </w:r>
      <w:bookmarkEnd w:id="51"/>
    </w:p>
    <w:p w14:paraId="6F4C90C5" w14:textId="77777777" w:rsidR="003444F4" w:rsidRPr="000835C2" w:rsidRDefault="003444F4" w:rsidP="003444F4">
      <w:pPr>
        <w:rPr>
          <w:lang w:val="en-US"/>
        </w:rPr>
      </w:pPr>
    </w:p>
    <w:p w14:paraId="0ADE2FC0" w14:textId="1FF25260" w:rsidR="00CF4857" w:rsidRDefault="00CF4857" w:rsidP="00CF4857">
      <w:pPr>
        <w:pStyle w:val="Ttulo4"/>
      </w:pPr>
      <w:r>
        <w:t>Acción</w:t>
      </w:r>
    </w:p>
    <w:p w14:paraId="03C6EF8C" w14:textId="12F723FC" w:rsidR="00B71AC0" w:rsidRDefault="00CF4857" w:rsidP="00B83C02">
      <w:r>
        <w:t>Por último, tenemos el método que utiliza el agente para elegir su acción y qu</w:t>
      </w:r>
      <w:r w:rsidR="006643FC">
        <w:t>e vemos implementado en el siguiente fragmento de código:</w:t>
      </w:r>
    </w:p>
    <w:p w14:paraId="70A484EB" w14:textId="2E2C300C" w:rsidR="00CF4857" w:rsidRDefault="00CF4857" w:rsidP="00B83C02"/>
    <w:bookmarkStart w:id="52" w:name="_MON_1692266901"/>
    <w:bookmarkEnd w:id="52"/>
    <w:p w14:paraId="703C0A5B" w14:textId="1AB983BF" w:rsidR="006643FC" w:rsidRDefault="000835C2" w:rsidP="00B83C02">
      <w:r>
        <w:object w:dxaOrig="8504" w:dyaOrig="3420" w14:anchorId="47AEB547">
          <v:shape id="_x0000_i1043" type="#_x0000_t75" style="width:425pt;height:171pt" o:ole="">
            <v:imagedata r:id="rId60" o:title=""/>
          </v:shape>
          <o:OLEObject Type="Embed" ProgID="Word.OpenDocumentText.12" ShapeID="_x0000_i1043" DrawAspect="Content" ObjectID="_1694789519" r:id="rId61"/>
        </w:object>
      </w:r>
    </w:p>
    <w:p w14:paraId="45C8773A" w14:textId="77777777" w:rsidR="006643FC" w:rsidRDefault="006643FC" w:rsidP="00B83C02"/>
    <w:p w14:paraId="063F9A6D" w14:textId="1A4309E3" w:rsidR="00CF4857" w:rsidRDefault="008A11F4" w:rsidP="00B83C02">
      <w:r>
        <w:lastRenderedPageBreak/>
        <w:t xml:space="preserve">En este método se comprueba en primer lugar si estamos en modo entrenamiento o no, para, en dicho caso poder realizar “exploración” eligiendo acciones al azar aplicando </w:t>
      </w:r>
      <w:r w:rsidRPr="008A11F4">
        <w:rPr>
          <w:i/>
          <w:iCs/>
        </w:rPr>
        <w:t>ε-greedy</w:t>
      </w:r>
      <w:r w:rsidR="00B3052E">
        <w:t>. El valor de ε irá decayendo cada vez que se ejecute el método hasta alcanzar un valor mínimo.</w:t>
      </w:r>
    </w:p>
    <w:p w14:paraId="18DF14D8" w14:textId="20AF1808" w:rsidR="00B3052E" w:rsidRPr="00B3052E" w:rsidRDefault="00B3052E" w:rsidP="00B83C02">
      <w:r>
        <w:t>En el caso de qu</w:t>
      </w:r>
      <w:r w:rsidR="00A5337A">
        <w:t>e,</w:t>
      </w:r>
      <w:r>
        <w:t xml:space="preserve"> por probabilidad, o porque no estemos ya en modo de entrenamiento (producción), no se produzca la elección aleatoria de la acción, esta se obtendrá a partir de nuestra red neuronal principal</w:t>
      </w:r>
      <w:r w:rsidR="00692731">
        <w:t xml:space="preserve">, y representará el número de pods que debe tener el cluster de Kubernetes para cubrir la demanda de peticiones que se pueda estar produciendo en ese momento. </w:t>
      </w:r>
    </w:p>
    <w:p w14:paraId="647BCF4E" w14:textId="0B5DDF32" w:rsidR="001607D0" w:rsidRDefault="006039FF" w:rsidP="0014609B">
      <w:pPr>
        <w:pStyle w:val="Ttulo3"/>
      </w:pPr>
      <w:bookmarkStart w:id="53" w:name="_Toc84151847"/>
      <w:r>
        <w:t>Entrenamiento</w:t>
      </w:r>
      <w:bookmarkEnd w:id="53"/>
    </w:p>
    <w:p w14:paraId="55DF76E2" w14:textId="6A80C9D9" w:rsidR="00DA4FAD" w:rsidRDefault="00204DAF" w:rsidP="006039FF">
      <w:r>
        <w:t>Para realizar el entrenamiento del agente configuraremos el sistema para hacerlo funcionar durante un cierto n</w:t>
      </w:r>
      <w:r w:rsidR="00375C83">
        <w:t>ú</w:t>
      </w:r>
      <w:r>
        <w:t xml:space="preserve">mero de episodios con un determinado número de pasos cada uno. Simultáneamente sometemos al cluster de Kubernetes ha diferentes cargas de peticiones para que el agente pueda visitar el mayor número de estados posibles. </w:t>
      </w:r>
      <w:r w:rsidR="00C20584">
        <w:t xml:space="preserve">Previamente tendremos que haber desactivado el HPA (HorizontalPodAutoscaler) de Kubernetes </w:t>
      </w:r>
      <w:r w:rsidR="00D94668">
        <w:t xml:space="preserve">para que no interfiera con nuestro proceso </w:t>
      </w:r>
      <w:r w:rsidR="00C20584">
        <w:t>eliminándolo con el comando:</w:t>
      </w:r>
    </w:p>
    <w:p w14:paraId="44EA0F02" w14:textId="624E8D0D" w:rsidR="00C20584" w:rsidRDefault="00C20584" w:rsidP="006039FF"/>
    <w:bookmarkStart w:id="54" w:name="_MON_1692285504"/>
    <w:bookmarkEnd w:id="54"/>
    <w:p w14:paraId="5B9D07F2" w14:textId="757C5871" w:rsidR="00DA4FAD" w:rsidRDefault="008D6C47" w:rsidP="006039FF">
      <w:r>
        <w:object w:dxaOrig="8504" w:dyaOrig="285" w14:anchorId="205BD7EA">
          <v:shape id="_x0000_i1044" type="#_x0000_t75" style="width:425pt;height:14.5pt" o:ole="">
            <v:imagedata r:id="rId62" o:title=""/>
          </v:shape>
          <o:OLEObject Type="Embed" ProgID="Word.OpenDocumentText.12" ShapeID="_x0000_i1044" DrawAspect="Content" ObjectID="_1694789520" r:id="rId63"/>
        </w:object>
      </w:r>
    </w:p>
    <w:p w14:paraId="3562078E" w14:textId="77777777" w:rsidR="00C20584" w:rsidRDefault="00C20584" w:rsidP="006039FF"/>
    <w:p w14:paraId="6BF1355B" w14:textId="4EA39862" w:rsidR="00204DAF" w:rsidRDefault="004A39FE" w:rsidP="006039FF">
      <w:r>
        <w:t>E</w:t>
      </w:r>
      <w:r w:rsidR="00DA4FAD">
        <w:t>mpezamos creando en primer lugar el entorno y el agente, inicializamos el tamaño del batch de muestras a recoger del replay buffer y hacemos una primera lectura del estado del cluster:</w:t>
      </w:r>
    </w:p>
    <w:p w14:paraId="178BD267" w14:textId="2D8E5F97" w:rsidR="00DA4FAD" w:rsidRDefault="00DA4FAD" w:rsidP="006039FF"/>
    <w:p w14:paraId="49F5EC50" w14:textId="77777777" w:rsidR="00DA4FAD" w:rsidRDefault="00DA4FAD" w:rsidP="006039FF"/>
    <w:bookmarkStart w:id="55" w:name="_MON_1692281143"/>
    <w:bookmarkEnd w:id="55"/>
    <w:p w14:paraId="09395CDB" w14:textId="23D31B68" w:rsidR="00DA4FAD" w:rsidRDefault="005C1289" w:rsidP="006039FF">
      <w:r>
        <w:object w:dxaOrig="8504" w:dyaOrig="2280" w14:anchorId="37F67131">
          <v:shape id="_x0000_i1045" type="#_x0000_t75" style="width:425pt;height:120pt" o:ole="">
            <v:imagedata r:id="rId64" o:title=""/>
          </v:shape>
          <o:OLEObject Type="Embed" ProgID="Word.OpenDocumentText.12" ShapeID="_x0000_i1045" DrawAspect="Content" ObjectID="_1694789521" r:id="rId65"/>
        </w:object>
      </w:r>
    </w:p>
    <w:p w14:paraId="62A11A4E" w14:textId="597B1EA4" w:rsidR="00204DAF" w:rsidRDefault="00204DAF" w:rsidP="006039FF"/>
    <w:p w14:paraId="63536087" w14:textId="58180D10" w:rsidR="00204DAF" w:rsidRDefault="005B37B1" w:rsidP="006039FF">
      <w:r>
        <w:t>A continuación</w:t>
      </w:r>
      <w:r w:rsidR="00315D6B">
        <w:t>,</w:t>
      </w:r>
      <w:r>
        <w:t xml:space="preserve"> ejecutamos un doble bucle, para cada episodio y para cada paso dentro de un episodio haciendo las siguientes operaciones:</w:t>
      </w:r>
    </w:p>
    <w:p w14:paraId="3A7C62E0" w14:textId="50EA06A3" w:rsidR="005B37B1" w:rsidRDefault="005B37B1" w:rsidP="006039FF"/>
    <w:bookmarkStart w:id="56" w:name="_MON_1692281412"/>
    <w:bookmarkEnd w:id="56"/>
    <w:p w14:paraId="3D0D7E32" w14:textId="74FD9520" w:rsidR="005B37B1" w:rsidRDefault="00564B20" w:rsidP="006039FF">
      <w:r>
        <w:object w:dxaOrig="8504" w:dyaOrig="7695" w14:anchorId="563C6D7A">
          <v:shape id="_x0000_i1046" type="#_x0000_t75" style="width:425pt;height:384.5pt" o:ole="">
            <v:imagedata r:id="rId66" o:title=""/>
          </v:shape>
          <o:OLEObject Type="Embed" ProgID="Word.OpenDocumentText.12" ShapeID="_x0000_i1046" DrawAspect="Content" ObjectID="_1694789522" r:id="rId67"/>
        </w:object>
      </w:r>
    </w:p>
    <w:p w14:paraId="69F8ECC8" w14:textId="717BCCC5" w:rsidR="006039FF" w:rsidRDefault="006039FF" w:rsidP="006039FF"/>
    <w:p w14:paraId="356B86F2" w14:textId="03CC3860" w:rsidR="00315D6B" w:rsidRDefault="00315D6B" w:rsidP="006039FF">
      <w:r>
        <w:t xml:space="preserve">Se actualiza la </w:t>
      </w:r>
      <w:r w:rsidR="008B3F84">
        <w:t>T</w:t>
      </w:r>
      <w:r>
        <w:t>arget network con la frecuencia que se haya establecido en el fichero de configuración, el agente actúa sobre el entorno y se recogen la recompensa y el nuevo estado consecuencia de haber efectuado la acción elegida. A continuación, se guarda la combinación “estado-acción-recompensa-nuevo_estado” en el replay buffer para su posterior utilización. Se actualiza el estado con el nuevo estado para el siguiente paso y, finalmente, y si el buffer h</w:t>
      </w:r>
      <w:r w:rsidR="00156E65">
        <w:t>a</w:t>
      </w:r>
      <w:r>
        <w:t xml:space="preserve"> recogido ya el suficiente número de muestras se efectúa el paso de entrenamiento del agente que implica el cálculo de los valores Q y la actualización de los parámetros de la red principal.</w:t>
      </w:r>
    </w:p>
    <w:p w14:paraId="5668233E" w14:textId="741CE77F" w:rsidR="00156E65" w:rsidRDefault="00156E65" w:rsidP="006039FF"/>
    <w:p w14:paraId="13E9FB82" w14:textId="159C4E9F" w:rsidR="00156E65" w:rsidRDefault="00156E65" w:rsidP="006039FF">
      <w:r>
        <w:t xml:space="preserve">Al finalizar cada episodio salvamos los parámetros que se hayan calculado hasta el momento por seguridad. </w:t>
      </w:r>
    </w:p>
    <w:p w14:paraId="14D479BA" w14:textId="364E98FB" w:rsidR="00743E82" w:rsidRDefault="00743E82" w:rsidP="006039FF"/>
    <w:p w14:paraId="004FA8CF" w14:textId="33F40328" w:rsidR="00743E82" w:rsidRDefault="00743E82" w:rsidP="006039FF">
      <w:r>
        <w:t>Una vez se ha lanzado este proceso y, con el fin de que el agente se vea sometido al mayor número de escenarios posibles abriremos un</w:t>
      </w:r>
      <w:r w:rsidR="008462B2">
        <w:t xml:space="preserve">o o varios </w:t>
      </w:r>
      <w:r>
        <w:t>terminal</w:t>
      </w:r>
      <w:r w:rsidR="008462B2">
        <w:t>es simultáneos</w:t>
      </w:r>
      <w:r>
        <w:t xml:space="preserve"> </w:t>
      </w:r>
      <w:r w:rsidR="008462B2">
        <w:t>para hacer llamadas http a los pods modulando la carga con el tiempo. En cada uno de los terminales ejecutaremos la siguiente combinación de comandos:</w:t>
      </w:r>
    </w:p>
    <w:p w14:paraId="3329F285" w14:textId="6B499BC0" w:rsidR="008462B2" w:rsidRDefault="008462B2" w:rsidP="006039FF"/>
    <w:bookmarkStart w:id="57" w:name="_MON_1692283190"/>
    <w:bookmarkEnd w:id="57"/>
    <w:p w14:paraId="01E900E0" w14:textId="32A4BFED" w:rsidR="008462B2" w:rsidRDefault="00133C96" w:rsidP="006039FF">
      <w:r>
        <w:object w:dxaOrig="8504" w:dyaOrig="696" w14:anchorId="5139362B">
          <v:shape id="_x0000_i1047" type="#_x0000_t75" style="width:425pt;height:35.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7" DrawAspect="Content" ObjectID="_1694789523" r:id="rId69"/>
        </w:object>
      </w:r>
    </w:p>
    <w:p w14:paraId="482BCAF0" w14:textId="53153E0A" w:rsidR="00133C96" w:rsidRDefault="00133C96" w:rsidP="006039FF"/>
    <w:p w14:paraId="70F9F234" w14:textId="420A42FC" w:rsidR="00133C96" w:rsidRDefault="00133C96" w:rsidP="006039FF">
      <w:r>
        <w:t>Para crear un pod sencillo a partir de la imagen “busybox” que nos permite ejecutar comandos Linux desde un contenedor diminuto en tamaño y desde el que podemos efectuar las llamadas. El contenedor se llamará en este caso “load-generator1” (si creamos varios hay que ponerles nombres distintos) y se creará en nuestro namespace “php-apache”. Además</w:t>
      </w:r>
      <w:r w:rsidR="00A153CD">
        <w:t>,</w:t>
      </w:r>
      <w:r>
        <w:t xml:space="preserve"> una vez levantado abriremos dentro de él una línea de comandos con “-/bin/sh” para ejecutar el siguiente:</w:t>
      </w:r>
    </w:p>
    <w:p w14:paraId="5D4EB470" w14:textId="2F6D2420" w:rsidR="00133C96" w:rsidRDefault="00133C96" w:rsidP="006039FF"/>
    <w:bookmarkStart w:id="58" w:name="_MON_1692283810"/>
    <w:bookmarkEnd w:id="58"/>
    <w:p w14:paraId="090FA7A3" w14:textId="7C5C6635" w:rsidR="00133C96" w:rsidRDefault="00E828DB" w:rsidP="006039FF">
      <w:r>
        <w:object w:dxaOrig="8505" w:dyaOrig="3459" w14:anchorId="12C2AB57">
          <v:shape id="_x0000_i1054" type="#_x0000_t75" style="width:425.5pt;height:171.5pt" o:ole="">
            <v:imagedata r:id="rId70" o:title=""/>
          </v:shape>
          <o:OLEObject Type="Embed" ProgID="Word.OpenDocumentText.12" ShapeID="_x0000_i1054" DrawAspect="Content" ObjectID="_1694789524" r:id="rId71"/>
        </w:object>
      </w:r>
    </w:p>
    <w:p w14:paraId="570E2215" w14:textId="184BF8EE" w:rsidR="00133C96" w:rsidRDefault="00133C96" w:rsidP="006039FF"/>
    <w:p w14:paraId="40148633" w14:textId="3196CAFF" w:rsidR="00D94668" w:rsidRDefault="0016620E" w:rsidP="006039FF">
      <w:r>
        <w:t xml:space="preserve">Se trata de un bucle que </w:t>
      </w:r>
      <w:r w:rsidR="00751CB8">
        <w:t xml:space="preserve">hace la llamada a la url </w:t>
      </w:r>
      <w:hyperlink r:id="rId72" w:history="1">
        <w:r w:rsidR="00751CB8">
          <w:rPr>
            <w:rStyle w:val="Hipervnculo"/>
            <w:color w:val="1155CC"/>
            <w:shd w:val="clear" w:color="auto" w:fill="FFFFFF"/>
          </w:rPr>
          <w:t>http://php-apache</w:t>
        </w:r>
      </w:hyperlink>
      <w:r w:rsidR="001149B1">
        <w:rPr>
          <w:rStyle w:val="Hipervnculo"/>
          <w:color w:val="1155CC"/>
          <w:shd w:val="clear" w:color="auto" w:fill="FFFFFF"/>
        </w:rPr>
        <w:t xml:space="preserve"> </w:t>
      </w:r>
      <w:r w:rsidR="001149B1">
        <w:t>con diferente</w:t>
      </w:r>
      <w:r w:rsidR="008015AC">
        <w:t>s</w:t>
      </w:r>
      <w:r w:rsidR="001149B1">
        <w:t xml:space="preserve"> frecuencia en función del minuto en el que se encuentre la hora del sistema</w:t>
      </w:r>
      <w:r w:rsidR="008015AC">
        <w:t>. Los primeros diez minutos de cada hora no aplicará prácticamente carga sobre el sistema (una llamada por minuto)</w:t>
      </w:r>
      <w:r w:rsidR="001149B1">
        <w:t xml:space="preserve">, </w:t>
      </w:r>
      <w:r w:rsidR="008015AC">
        <w:t xml:space="preserve">los siguientes diez provocará una carga media y a continuación otros diez de carga alta. En la siguiente media hora repetirá el patrón. </w:t>
      </w:r>
      <w:r w:rsidR="000070D2">
        <w:t>Por cada llamada efectuada se verá un “OK” en la consola:</w:t>
      </w:r>
    </w:p>
    <w:p w14:paraId="57E1733B" w14:textId="78805FEC" w:rsidR="000070D2" w:rsidRDefault="000070D2" w:rsidP="006039FF"/>
    <w:p w14:paraId="6FECE9ED" w14:textId="77777777" w:rsidR="00091A2A" w:rsidRDefault="00091A2A" w:rsidP="006039FF"/>
    <w:p w14:paraId="6B848BF1" w14:textId="7F625559" w:rsidR="000070D2" w:rsidRDefault="000070D2" w:rsidP="006039FF">
      <w:r>
        <w:rPr>
          <w:noProof/>
        </w:rPr>
        <w:drawing>
          <wp:inline distT="0" distB="0" distL="0" distR="0" wp14:anchorId="6FB20FAD" wp14:editId="46305632">
            <wp:extent cx="5943600" cy="1180465"/>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1180465"/>
                    </a:xfrm>
                    <a:prstGeom prst="rect">
                      <a:avLst/>
                    </a:prstGeom>
                  </pic:spPr>
                </pic:pic>
              </a:graphicData>
            </a:graphic>
          </wp:inline>
        </w:drawing>
      </w:r>
    </w:p>
    <w:p w14:paraId="7A7137AE" w14:textId="77777777" w:rsidR="00E17496" w:rsidRDefault="00E17496" w:rsidP="006039FF"/>
    <w:p w14:paraId="67FF7C56" w14:textId="0AF42580" w:rsidR="006039FF" w:rsidRPr="006039FF" w:rsidRDefault="006039FF" w:rsidP="006039FF">
      <w:pPr>
        <w:pStyle w:val="Ttulo3"/>
      </w:pPr>
      <w:bookmarkStart w:id="59" w:name="_Toc84151848"/>
      <w:r>
        <w:t>Ejecución</w:t>
      </w:r>
      <w:bookmarkEnd w:id="59"/>
    </w:p>
    <w:p w14:paraId="7CCCD3A6" w14:textId="255BB723" w:rsidR="001607D0" w:rsidRDefault="00912BE3">
      <w:pPr>
        <w:spacing w:before="240" w:after="240"/>
      </w:pPr>
      <w:r>
        <w:t xml:space="preserve">Una vez completado el proceso de entrenamiento del agente </w:t>
      </w:r>
      <w:r w:rsidR="001B6473">
        <w:t xml:space="preserve">este estará listo para ser puesto a funcionar. Para ello despojaremos al código que hemos utilizado en el punto anterior de </w:t>
      </w:r>
      <w:r w:rsidR="00BE268F">
        <w:t>los</w:t>
      </w:r>
      <w:r w:rsidR="001B6473">
        <w:t xml:space="preserve"> </w:t>
      </w:r>
      <w:r w:rsidR="001B6473">
        <w:lastRenderedPageBreak/>
        <w:t>elementos inherentes al entrenamiento</w:t>
      </w:r>
      <w:r w:rsidR="00BE268F">
        <w:t>, cargando al inicio el modelo con los parámetros que se generaron durante el mismo:</w:t>
      </w:r>
    </w:p>
    <w:bookmarkStart w:id="60" w:name="_MON_1692286989"/>
    <w:bookmarkEnd w:id="60"/>
    <w:p w14:paraId="6FE15981" w14:textId="5C042A32" w:rsidR="00BE268F" w:rsidRDefault="00065B6B">
      <w:pPr>
        <w:spacing w:before="240" w:after="240"/>
      </w:pPr>
      <w:r>
        <w:object w:dxaOrig="8504" w:dyaOrig="4560" w14:anchorId="725F3403">
          <v:shape id="_x0000_i1049" type="#_x0000_t75" style="width:425pt;height:228pt" o:ole="">
            <v:imagedata r:id="rId74" o:title=""/>
          </v:shape>
          <o:OLEObject Type="Embed" ProgID="Word.OpenDocumentText.12" ShapeID="_x0000_i1049" DrawAspect="Content" ObjectID="_1694789525" r:id="rId75"/>
        </w:object>
      </w:r>
    </w:p>
    <w:p w14:paraId="02F8FF03" w14:textId="77777777" w:rsidR="004C311E" w:rsidRDefault="004C311E">
      <w:pPr>
        <w:spacing w:before="240" w:after="240"/>
      </w:pPr>
    </w:p>
    <w:p w14:paraId="5D21E1C0" w14:textId="7844D053" w:rsidR="00BE268F" w:rsidRDefault="0060671C">
      <w:pPr>
        <w:spacing w:before="240" w:after="240"/>
      </w:pPr>
      <w:r>
        <w:t>Y, a continuación, ejecutamos un bucle infinito (o con la duración deseada) durante el cual el agente estará decidiendo continuamente la mejor acción a tomar en función del estado. Se obvian, por tanto, las llamadas al método “train” del agente, el almacenamiento de la información en el replay buffer y el guardado de los parámetros de la red.</w:t>
      </w:r>
      <w:r w:rsidR="007C6165">
        <w:t xml:space="preserve"> Así mismo, en la ejecución del método “act” del agente no se “explorará” haciendo uso de ε-greedy si no que siempre se “explotará”, eligiendo la acción que el agente entiende proporciona la mayor recompensa.</w:t>
      </w:r>
    </w:p>
    <w:bookmarkStart w:id="61" w:name="_MON_1692287463"/>
    <w:bookmarkEnd w:id="61"/>
    <w:p w14:paraId="0780002C" w14:textId="28AB896C" w:rsidR="00E17496" w:rsidRDefault="00927BA2">
      <w:pPr>
        <w:spacing w:before="240" w:after="240"/>
      </w:pPr>
      <w:r>
        <w:object w:dxaOrig="8504" w:dyaOrig="5130" w14:anchorId="4DAE4DBE">
          <v:shape id="_x0000_i1050" type="#_x0000_t75" style="width:425pt;height:245pt" o:ole="" o:bordertopcolor="this" o:borderleftcolor="this" o:borderbottomcolor="this" o:borderrightcolor="this">
            <v:imagedata r:id="rId76" o:title=""/>
          </v:shape>
          <o:OLEObject Type="Embed" ProgID="Word.OpenDocumentText.12" ShapeID="_x0000_i1050" DrawAspect="Content" ObjectID="_1694789526" r:id="rId77"/>
        </w:object>
      </w:r>
    </w:p>
    <w:p w14:paraId="695E5F35" w14:textId="159F4E27" w:rsidR="00E17496" w:rsidRDefault="0063256F">
      <w:pPr>
        <w:spacing w:before="240" w:after="240"/>
      </w:pPr>
      <w:r>
        <w:t xml:space="preserve">Tras cada acción se hará una espera (en el ejemplo de </w:t>
      </w:r>
      <w:r w:rsidR="007042C0">
        <w:t>15</w:t>
      </w:r>
      <w:r>
        <w:t xml:space="preserve"> segundos) hasta la siguiente lectura del estado y posterior acción</w:t>
      </w:r>
      <w:r w:rsidR="00517D2C">
        <w:t xml:space="preserve"> para dar tiempo a Kubernetes a completar el estado indicado cómo deseado en el paso previo.</w:t>
      </w:r>
    </w:p>
    <w:p w14:paraId="6268611F" w14:textId="6EDAA406" w:rsidR="00AB6AC5" w:rsidRDefault="00AB6AC5">
      <w:pPr>
        <w:spacing w:before="240" w:after="240"/>
      </w:pPr>
      <w:r>
        <w:t xml:space="preserve">Dado que lo que queremos hacer es comparar el rendimiento de nuestro agente con el sistema HPA de Kubernetes, prepararemos también un programa para recoger los datos ejecución de </w:t>
      </w:r>
      <w:r w:rsidR="004F1A5A">
        <w:t>e</w:t>
      </w:r>
      <w:r w:rsidR="006A7F77">
        <w:t xml:space="preserve">ste último de </w:t>
      </w:r>
      <w:r>
        <w:t>la misma forma que hemos preparado para el agente, al margen de monitorizar también con el Dashboard de Kubernetes. Este código simplemente recogerá el estado del Cluster con la misma frecuencia que para el agente y construirá los mismos gráficos</w:t>
      </w:r>
      <w:r w:rsidR="006A7F77">
        <w:t xml:space="preserve"> sin interferir en el trabajo del HPA.</w:t>
      </w:r>
    </w:p>
    <w:bookmarkStart w:id="62" w:name="_MON_1693578348"/>
    <w:bookmarkEnd w:id="62"/>
    <w:p w14:paraId="58E09238" w14:textId="61910DF0" w:rsidR="001607D0" w:rsidRPr="00B23033" w:rsidRDefault="00583A41">
      <w:pPr>
        <w:spacing w:before="240" w:after="240"/>
      </w:pPr>
      <w:r>
        <w:object w:dxaOrig="8504" w:dyaOrig="4152" w14:anchorId="5F0F9725">
          <v:shape id="_x0000_i1051" type="#_x0000_t75" style="width:425pt;height:208pt" o:ole="">
            <v:imagedata r:id="rId78" o:title=""/>
          </v:shape>
          <o:OLEObject Type="Embed" ProgID="Word.OpenDocumentText.12" ShapeID="_x0000_i1051" DrawAspect="Content" ObjectID="_1694789527" r:id="rId79"/>
        </w:object>
      </w:r>
    </w:p>
    <w:p w14:paraId="3A56658E" w14:textId="77777777" w:rsidR="001607D0" w:rsidRPr="006E6233" w:rsidRDefault="004E57B8" w:rsidP="008E428B">
      <w:pPr>
        <w:pStyle w:val="Ttulo2"/>
      </w:pPr>
      <w:bookmarkStart w:id="63" w:name="_Toc84151849"/>
      <w:r w:rsidRPr="006E6233">
        <w:lastRenderedPageBreak/>
        <w:t>Resultados</w:t>
      </w:r>
      <w:bookmarkEnd w:id="63"/>
    </w:p>
    <w:p w14:paraId="063F91C6" w14:textId="5E35A244" w:rsidR="004045BB" w:rsidRDefault="00C65B62">
      <w:pPr>
        <w:spacing w:before="240" w:after="240"/>
      </w:pPr>
      <w:r>
        <w:t>Para hacer las pruebas de los modelos entrenados y</w:t>
      </w:r>
      <w:r w:rsidR="00742A3A">
        <w:t xml:space="preserve"> comparar el comportamiento del HPA de Kubernetes con el de nuestro agente</w:t>
      </w:r>
      <w:r>
        <w:t>, durante el desarrollo del proyecto se realizaron dos ciclos de pruebas.</w:t>
      </w:r>
    </w:p>
    <w:p w14:paraId="4A540F26" w14:textId="13ECD390" w:rsidR="004045BB" w:rsidRDefault="00742A3A">
      <w:pPr>
        <w:spacing w:before="240" w:after="240"/>
      </w:pPr>
      <w:r>
        <w:t xml:space="preserve">En </w:t>
      </w:r>
      <w:r w:rsidR="00C65B62">
        <w:t xml:space="preserve">el primero, aplicado a los primeros modelos obtenidos, </w:t>
      </w:r>
      <w:r>
        <w:t xml:space="preserve">la prueba </w:t>
      </w:r>
      <w:r w:rsidR="00C65B62">
        <w:t xml:space="preserve">consistía </w:t>
      </w:r>
      <w:r>
        <w:t xml:space="preserve">en mantener distintas cargas de trabajo sobre el Cluster en intervalos de cinco minutos. </w:t>
      </w:r>
      <w:r w:rsidR="00C65B62">
        <w:t>Durante l</w:t>
      </w:r>
      <w:r>
        <w:t xml:space="preserve">os cinco minutos iniciales </w:t>
      </w:r>
      <w:r w:rsidR="00C65B62">
        <w:t xml:space="preserve">se mantenía el sistema </w:t>
      </w:r>
      <w:r>
        <w:t>sin carga para, a continuación, aplicar una carga media durante los cinco minutos siguientes</w:t>
      </w:r>
      <w:r w:rsidR="00FA62A0">
        <w:t xml:space="preserve"> (una llamada cada 0.</w:t>
      </w:r>
      <w:r w:rsidR="00B56F65">
        <w:t>1</w:t>
      </w:r>
      <w:r w:rsidR="00FA62A0">
        <w:t xml:space="preserve"> segundos)</w:t>
      </w:r>
      <w:r>
        <w:t xml:space="preserve"> y finalizar con otros cinco a carga máxima</w:t>
      </w:r>
      <w:r w:rsidR="00FA62A0">
        <w:t xml:space="preserve"> (1 llamada cada 0.01 segundos)</w:t>
      </w:r>
      <w:r w:rsidR="00C65B62">
        <w:t xml:space="preserve">, repitiendo </w:t>
      </w:r>
      <w:r>
        <w:t xml:space="preserve">este patrón dos veces. </w:t>
      </w:r>
    </w:p>
    <w:p w14:paraId="1F82D20D" w14:textId="34FB4351" w:rsidR="001607D0" w:rsidRDefault="00380F3B">
      <w:pPr>
        <w:spacing w:before="240" w:after="240"/>
      </w:pPr>
      <w:r>
        <w:t>En consecuencia, el perfil de consumo de CPU obten</w:t>
      </w:r>
      <w:r w:rsidR="00C65B62">
        <w:t>ido por el Dashboard de Kubernetes era el siguiente (por duplicado)</w:t>
      </w:r>
    </w:p>
    <w:p w14:paraId="1E942445" w14:textId="1748F675" w:rsidR="00AB6AC5" w:rsidRDefault="00933FC0">
      <w:pPr>
        <w:spacing w:before="240" w:after="240"/>
      </w:pPr>
      <w:r>
        <w:rPr>
          <w:noProof/>
        </w:rPr>
        <w:drawing>
          <wp:inline distT="0" distB="0" distL="0" distR="0" wp14:anchorId="4C0A7A5C" wp14:editId="081C18F8">
            <wp:extent cx="5540220" cy="2194750"/>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80">
                      <a:extLst>
                        <a:ext uri="{28A0092B-C50C-407E-A947-70E740481C1C}">
                          <a14:useLocalDpi xmlns:a14="http://schemas.microsoft.com/office/drawing/2010/main" val="0"/>
                        </a:ext>
                      </a:extLst>
                    </a:blip>
                    <a:stretch>
                      <a:fillRect/>
                    </a:stretch>
                  </pic:blipFill>
                  <pic:spPr>
                    <a:xfrm>
                      <a:off x="0" y="0"/>
                      <a:ext cx="5540220" cy="2194750"/>
                    </a:xfrm>
                    <a:prstGeom prst="rect">
                      <a:avLst/>
                    </a:prstGeom>
                  </pic:spPr>
                </pic:pic>
              </a:graphicData>
            </a:graphic>
          </wp:inline>
        </w:drawing>
      </w:r>
    </w:p>
    <w:p w14:paraId="6523B1A8" w14:textId="09150CFC" w:rsidR="008A37D8" w:rsidRDefault="008D2831" w:rsidP="008D2831">
      <w:pPr>
        <w:pStyle w:val="Descripcin"/>
        <w:jc w:val="center"/>
      </w:pPr>
      <w:bookmarkStart w:id="64" w:name="_Toc83492782"/>
      <w:r>
        <w:t xml:space="preserve">Ilustración </w:t>
      </w:r>
      <w:r>
        <w:fldChar w:fldCharType="begin"/>
      </w:r>
      <w:r>
        <w:instrText xml:space="preserve"> SEQ Ilustración \* ARABIC </w:instrText>
      </w:r>
      <w:r>
        <w:fldChar w:fldCharType="separate"/>
      </w:r>
      <w:r>
        <w:rPr>
          <w:noProof/>
        </w:rPr>
        <w:t>15</w:t>
      </w:r>
      <w:r>
        <w:fldChar w:fldCharType="end"/>
      </w:r>
      <w:r>
        <w:t>: Patrón de carga para la prueba</w:t>
      </w:r>
      <w:bookmarkEnd w:id="64"/>
    </w:p>
    <w:p w14:paraId="079FE502" w14:textId="77777777" w:rsidR="00EE70CF" w:rsidRPr="00EE70CF" w:rsidRDefault="00EE70CF" w:rsidP="00EE70CF"/>
    <w:p w14:paraId="0C6068F9" w14:textId="70BF1C8C" w:rsidR="005F5564" w:rsidRDefault="005F5564" w:rsidP="005F5564">
      <w:r>
        <w:t xml:space="preserve">Cada 15 segundos </w:t>
      </w:r>
      <w:r w:rsidR="00C65B62">
        <w:t xml:space="preserve">se recogía </w:t>
      </w:r>
      <w:r>
        <w:t xml:space="preserve">el nivel de uso de CPU y el número de pods levantados en cada intervalo y </w:t>
      </w:r>
      <w:r w:rsidR="00C65B62">
        <w:t xml:space="preserve">se almacenaba la información </w:t>
      </w:r>
      <w:r>
        <w:t xml:space="preserve">para plasmarlos posteriormente en una gráfica </w:t>
      </w:r>
      <w:r w:rsidR="00C65B62">
        <w:t xml:space="preserve">permitiendo así </w:t>
      </w:r>
      <w:r>
        <w:t>visualizar la evolución del segundo parámetro en función del primero.</w:t>
      </w:r>
    </w:p>
    <w:p w14:paraId="654D213C" w14:textId="77777777" w:rsidR="005F5564" w:rsidRDefault="005F5564" w:rsidP="005F5564"/>
    <w:p w14:paraId="7ACFDDCF" w14:textId="2FAAA02F" w:rsidR="004045BB" w:rsidRDefault="00C65B62" w:rsidP="005F5564">
      <w:r>
        <w:t xml:space="preserve">Durante la </w:t>
      </w:r>
      <w:r w:rsidR="005F5564">
        <w:t>prueba del Agente DQN</w:t>
      </w:r>
      <w:r>
        <w:t xml:space="preserve"> se detiene el HPA para que no interfiera </w:t>
      </w:r>
      <w:r w:rsidR="003D1679">
        <w:t>con el primero.</w:t>
      </w:r>
    </w:p>
    <w:p w14:paraId="2E2C8B6B" w14:textId="7DED5BF0" w:rsidR="00186F5D" w:rsidRDefault="00186F5D" w:rsidP="005F5564"/>
    <w:p w14:paraId="1EEB5F94" w14:textId="322A6F7D" w:rsidR="003D1679" w:rsidRDefault="003D1679" w:rsidP="005F5564">
      <w:r>
        <w:t>Aunque en durante este ciclo de pruebas no se obtuvo el modelo con los mejores resultados sí se pudo constatar que el agente era capaz de diferenciar el sistema cuando este estaba sometido a poca carga del momento en que se le sometía a un uso intensivo de CPU.</w:t>
      </w:r>
      <w:r w:rsidR="00F675D2">
        <w:t xml:space="preserve"> Se incluye este resultado para ilustrar el proceso.</w:t>
      </w:r>
    </w:p>
    <w:p w14:paraId="13E70FDE" w14:textId="77777777" w:rsidR="003D1679" w:rsidRDefault="003D1679" w:rsidP="005F5564"/>
    <w:p w14:paraId="15ECFEC0" w14:textId="46BE76F9" w:rsidR="00186F5D" w:rsidRDefault="00186F5D" w:rsidP="005F5564">
      <w:r>
        <w:t>El resumen de los resultados obtenidos queda reflejado en las siguientes gráficas:</w:t>
      </w:r>
    </w:p>
    <w:p w14:paraId="46AED457" w14:textId="77777777" w:rsidR="004045BB" w:rsidRDefault="004045BB" w:rsidP="003F2B73">
      <w:pPr>
        <w:pStyle w:val="Ttulo3"/>
      </w:pPr>
    </w:p>
    <w:p w14:paraId="4FFBEEC4" w14:textId="083D33A6" w:rsidR="00AB6AC5" w:rsidRDefault="00F675D2" w:rsidP="003F2B73">
      <w:pPr>
        <w:pStyle w:val="Ttulo3"/>
      </w:pPr>
      <w:bookmarkStart w:id="65" w:name="_Toc84151850"/>
      <w:r>
        <w:t xml:space="preserve">Primer ciclo. </w:t>
      </w:r>
      <w:r w:rsidR="00AB6AC5">
        <w:t>Prueba HPA</w:t>
      </w:r>
      <w:bookmarkEnd w:id="65"/>
    </w:p>
    <w:p w14:paraId="5A0211F4" w14:textId="642BC3DB" w:rsidR="00AB6AC5" w:rsidRDefault="00FA62A0">
      <w:pPr>
        <w:spacing w:before="240" w:after="240"/>
      </w:pPr>
      <w:r>
        <w:t xml:space="preserve">Tras efectuar la prueba </w:t>
      </w:r>
      <w:r w:rsidR="003F2B73">
        <w:t>con el HPA las gráficas obtenidas son las siguientes:</w:t>
      </w:r>
    </w:p>
    <w:p w14:paraId="7E059FEA" w14:textId="38712CE0" w:rsidR="003F2B73" w:rsidRDefault="003F2B73">
      <w:pPr>
        <w:spacing w:before="240" w:after="240"/>
      </w:pPr>
      <w:r>
        <w:t>Uso de CPU:</w:t>
      </w:r>
    </w:p>
    <w:p w14:paraId="75B7EF9E" w14:textId="136BF545" w:rsidR="004045BB" w:rsidRDefault="007C7F30" w:rsidP="007C7F30">
      <w:pPr>
        <w:spacing w:before="240" w:after="240"/>
        <w:jc w:val="center"/>
      </w:pPr>
      <w:r>
        <w:rPr>
          <w:noProof/>
        </w:rPr>
        <w:drawing>
          <wp:inline distT="0" distB="0" distL="0" distR="0" wp14:anchorId="2903B3A2" wp14:editId="31731E76">
            <wp:extent cx="3693635" cy="2770226"/>
            <wp:effectExtent l="0" t="0" r="254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pic:cNvPicPr/>
                  </pic:nvPicPr>
                  <pic:blipFill>
                    <a:blip r:embed="rId81">
                      <a:extLst>
                        <a:ext uri="{28A0092B-C50C-407E-A947-70E740481C1C}">
                          <a14:useLocalDpi xmlns:a14="http://schemas.microsoft.com/office/drawing/2010/main" val="0"/>
                        </a:ext>
                      </a:extLst>
                    </a:blip>
                    <a:stretch>
                      <a:fillRect/>
                    </a:stretch>
                  </pic:blipFill>
                  <pic:spPr>
                    <a:xfrm>
                      <a:off x="0" y="0"/>
                      <a:ext cx="3712267" cy="2784200"/>
                    </a:xfrm>
                    <a:prstGeom prst="rect">
                      <a:avLst/>
                    </a:prstGeom>
                  </pic:spPr>
                </pic:pic>
              </a:graphicData>
            </a:graphic>
          </wp:inline>
        </w:drawing>
      </w:r>
    </w:p>
    <w:p w14:paraId="4BCE819E" w14:textId="77777777" w:rsidR="00D6239C" w:rsidRDefault="00D6239C" w:rsidP="00D6239C">
      <w:pPr>
        <w:spacing w:before="240" w:after="240"/>
      </w:pPr>
      <w:r>
        <w:t>Número de Pods en funcionamiento:</w:t>
      </w:r>
    </w:p>
    <w:p w14:paraId="6E138297" w14:textId="7ECAD7DD" w:rsidR="004045BB" w:rsidRDefault="007C7F30" w:rsidP="004045BB">
      <w:pPr>
        <w:spacing w:before="240" w:after="240"/>
        <w:jc w:val="center"/>
      </w:pPr>
      <w:r>
        <w:rPr>
          <w:noProof/>
        </w:rPr>
        <w:drawing>
          <wp:inline distT="0" distB="0" distL="0" distR="0" wp14:anchorId="46C828EE" wp14:editId="4CBA91BA">
            <wp:extent cx="3832581" cy="2874435"/>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pic:cNvPicPr/>
                  </pic:nvPicPr>
                  <pic:blipFill>
                    <a:blip r:embed="rId82">
                      <a:extLst>
                        <a:ext uri="{28A0092B-C50C-407E-A947-70E740481C1C}">
                          <a14:useLocalDpi xmlns:a14="http://schemas.microsoft.com/office/drawing/2010/main" val="0"/>
                        </a:ext>
                      </a:extLst>
                    </a:blip>
                    <a:stretch>
                      <a:fillRect/>
                    </a:stretch>
                  </pic:blipFill>
                  <pic:spPr>
                    <a:xfrm>
                      <a:off x="0" y="0"/>
                      <a:ext cx="3832581" cy="2874435"/>
                    </a:xfrm>
                    <a:prstGeom prst="rect">
                      <a:avLst/>
                    </a:prstGeom>
                  </pic:spPr>
                </pic:pic>
              </a:graphicData>
            </a:graphic>
          </wp:inline>
        </w:drawing>
      </w:r>
    </w:p>
    <w:p w14:paraId="34A48837" w14:textId="270A8345" w:rsidR="00AB6AC5" w:rsidRDefault="00AB6AC5">
      <w:pPr>
        <w:spacing w:before="240" w:after="240"/>
      </w:pPr>
    </w:p>
    <w:p w14:paraId="595AA703" w14:textId="0B15DC4A" w:rsidR="00AB6AC5" w:rsidRDefault="00F675D2" w:rsidP="003F2B73">
      <w:pPr>
        <w:pStyle w:val="Ttulo3"/>
      </w:pPr>
      <w:bookmarkStart w:id="66" w:name="_Toc84151851"/>
      <w:r>
        <w:lastRenderedPageBreak/>
        <w:t xml:space="preserve">Primer ciclo. </w:t>
      </w:r>
      <w:r w:rsidR="00AB6AC5">
        <w:t>Prueba Agente con aprendizaje reforzado</w:t>
      </w:r>
      <w:bookmarkEnd w:id="66"/>
    </w:p>
    <w:p w14:paraId="0F93EFAA" w14:textId="7ED92220" w:rsidR="003F2B73" w:rsidRDefault="003F2B73" w:rsidP="003F2B73">
      <w:pPr>
        <w:spacing w:before="240" w:after="240"/>
      </w:pPr>
      <w:r>
        <w:t>Uso de CPU:</w:t>
      </w:r>
    </w:p>
    <w:p w14:paraId="6AFF2407" w14:textId="3DABB6E6" w:rsidR="00E96DB5" w:rsidRDefault="00E96DB5" w:rsidP="00E96DB5">
      <w:pPr>
        <w:spacing w:before="240" w:after="240"/>
        <w:jc w:val="center"/>
      </w:pPr>
      <w:r>
        <w:rPr>
          <w:noProof/>
        </w:rPr>
        <w:drawing>
          <wp:inline distT="0" distB="0" distL="0" distR="0" wp14:anchorId="7F945DA2" wp14:editId="5B9F9ABF">
            <wp:extent cx="3927723" cy="2945792"/>
            <wp:effectExtent l="0" t="0" r="0" b="69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83">
                      <a:extLst>
                        <a:ext uri="{28A0092B-C50C-407E-A947-70E740481C1C}">
                          <a14:useLocalDpi xmlns:a14="http://schemas.microsoft.com/office/drawing/2010/main" val="0"/>
                        </a:ext>
                      </a:extLst>
                    </a:blip>
                    <a:stretch>
                      <a:fillRect/>
                    </a:stretch>
                  </pic:blipFill>
                  <pic:spPr>
                    <a:xfrm>
                      <a:off x="0" y="0"/>
                      <a:ext cx="3934422" cy="2950817"/>
                    </a:xfrm>
                    <a:prstGeom prst="rect">
                      <a:avLst/>
                    </a:prstGeom>
                  </pic:spPr>
                </pic:pic>
              </a:graphicData>
            </a:graphic>
          </wp:inline>
        </w:drawing>
      </w:r>
    </w:p>
    <w:p w14:paraId="65B442C8" w14:textId="77777777" w:rsidR="004615F2" w:rsidRDefault="004615F2" w:rsidP="004615F2">
      <w:pPr>
        <w:spacing w:before="240" w:after="240"/>
      </w:pPr>
      <w:r>
        <w:t>Número de Pods en funcionamiento:</w:t>
      </w:r>
    </w:p>
    <w:p w14:paraId="6623ADBC" w14:textId="4C607EC4" w:rsidR="00380F3B" w:rsidRPr="006E6233" w:rsidRDefault="00E96DB5" w:rsidP="00E96DB5">
      <w:pPr>
        <w:spacing w:before="240" w:after="240"/>
        <w:jc w:val="center"/>
      </w:pPr>
      <w:r>
        <w:rPr>
          <w:noProof/>
        </w:rPr>
        <w:drawing>
          <wp:inline distT="0" distB="0" distL="0" distR="0" wp14:anchorId="2CEC12E6" wp14:editId="6C302771">
            <wp:extent cx="3784527" cy="2838395"/>
            <wp:effectExtent l="0" t="0" r="6985" b="63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84">
                      <a:extLst>
                        <a:ext uri="{28A0092B-C50C-407E-A947-70E740481C1C}">
                          <a14:useLocalDpi xmlns:a14="http://schemas.microsoft.com/office/drawing/2010/main" val="0"/>
                        </a:ext>
                      </a:extLst>
                    </a:blip>
                    <a:stretch>
                      <a:fillRect/>
                    </a:stretch>
                  </pic:blipFill>
                  <pic:spPr>
                    <a:xfrm>
                      <a:off x="0" y="0"/>
                      <a:ext cx="3792910" cy="2844682"/>
                    </a:xfrm>
                    <a:prstGeom prst="rect">
                      <a:avLst/>
                    </a:prstGeom>
                  </pic:spPr>
                </pic:pic>
              </a:graphicData>
            </a:graphic>
          </wp:inline>
        </w:drawing>
      </w:r>
    </w:p>
    <w:p w14:paraId="594C4B6F" w14:textId="77777777" w:rsidR="00D202EA" w:rsidRDefault="004E57B8">
      <w:pPr>
        <w:spacing w:before="240" w:after="240"/>
      </w:pPr>
      <w:r w:rsidRPr="006E6233">
        <w:t xml:space="preserve"> </w:t>
      </w:r>
    </w:p>
    <w:p w14:paraId="3E178228" w14:textId="77777777" w:rsidR="00D202EA" w:rsidRDefault="00D202EA">
      <w:pPr>
        <w:spacing w:before="240" w:after="240"/>
      </w:pPr>
    </w:p>
    <w:p w14:paraId="581EE4EA" w14:textId="77777777" w:rsidR="00D202EA" w:rsidRDefault="00D202EA">
      <w:pPr>
        <w:spacing w:before="240" w:after="240"/>
      </w:pPr>
    </w:p>
    <w:p w14:paraId="32CC7DAB" w14:textId="77777777" w:rsidR="00D202EA" w:rsidRDefault="00D202EA">
      <w:pPr>
        <w:spacing w:before="240" w:after="240"/>
      </w:pPr>
    </w:p>
    <w:p w14:paraId="2FA70B2F" w14:textId="3D826D12" w:rsidR="00D202EA" w:rsidRDefault="00634BD6">
      <w:pPr>
        <w:spacing w:before="240" w:after="240"/>
      </w:pPr>
      <w:r>
        <w:t xml:space="preserve">Con objeto de automatizar mejor las pruebas se diseño un segundo ciclo en el cada intervalo de carga se aumentaban a 10 minutos. Teníamos así una prueba de una hora con el mismo patrón </w:t>
      </w:r>
      <w:r w:rsidR="00D202EA">
        <w:t xml:space="preserve">duplicado </w:t>
      </w:r>
      <w:r>
        <w:t>de carga Baja-Media-Alta</w:t>
      </w:r>
      <w:r w:rsidR="00D202EA">
        <w:t>, que podía realizarse de forma desatendida aplicando la carga con el comando</w:t>
      </w:r>
      <w:r w:rsidR="00722441">
        <w:t xml:space="preserve"> ya visto en la sección </w:t>
      </w:r>
      <w:r w:rsidR="005572F0">
        <w:t>dedicada al entrenamiento del agente.</w:t>
      </w:r>
      <w:r w:rsidR="00D202EA">
        <w:t xml:space="preserve"> </w:t>
      </w:r>
    </w:p>
    <w:p w14:paraId="1F053954" w14:textId="1A6DA92A" w:rsidR="00586AE5" w:rsidRDefault="00586AE5" w:rsidP="00586AE5">
      <w:pPr>
        <w:pStyle w:val="Ttulo3"/>
      </w:pPr>
      <w:bookmarkStart w:id="67" w:name="_Toc84151852"/>
      <w:r>
        <w:t>Segundo ciclo. Prueba HPA</w:t>
      </w:r>
      <w:bookmarkEnd w:id="67"/>
    </w:p>
    <w:p w14:paraId="760772A9" w14:textId="77777777" w:rsidR="00586AE5" w:rsidRDefault="00586AE5" w:rsidP="00586AE5">
      <w:pPr>
        <w:spacing w:before="240" w:after="240"/>
      </w:pPr>
      <w:r>
        <w:t>Uso de CPU:</w:t>
      </w:r>
    </w:p>
    <w:p w14:paraId="01EB3EFC" w14:textId="2C00D558" w:rsidR="00586AE5" w:rsidRDefault="00AA2D38" w:rsidP="009A1D0B">
      <w:pPr>
        <w:spacing w:before="240" w:after="240"/>
        <w:jc w:val="center"/>
      </w:pPr>
      <w:r>
        <w:rPr>
          <w:noProof/>
        </w:rPr>
        <w:drawing>
          <wp:inline distT="0" distB="0" distL="0" distR="0" wp14:anchorId="37056869" wp14:editId="045456C4">
            <wp:extent cx="3889163" cy="29168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85">
                      <a:extLst>
                        <a:ext uri="{28A0092B-C50C-407E-A947-70E740481C1C}">
                          <a14:useLocalDpi xmlns:a14="http://schemas.microsoft.com/office/drawing/2010/main" val="0"/>
                        </a:ext>
                      </a:extLst>
                    </a:blip>
                    <a:stretch>
                      <a:fillRect/>
                    </a:stretch>
                  </pic:blipFill>
                  <pic:spPr>
                    <a:xfrm>
                      <a:off x="0" y="0"/>
                      <a:ext cx="3901891" cy="2926418"/>
                    </a:xfrm>
                    <a:prstGeom prst="rect">
                      <a:avLst/>
                    </a:prstGeom>
                  </pic:spPr>
                </pic:pic>
              </a:graphicData>
            </a:graphic>
          </wp:inline>
        </w:drawing>
      </w:r>
    </w:p>
    <w:p w14:paraId="697918AB" w14:textId="30386A9B" w:rsidR="004615F2" w:rsidRDefault="004615F2" w:rsidP="004615F2">
      <w:pPr>
        <w:spacing w:before="240" w:after="240"/>
      </w:pPr>
      <w:r>
        <w:t>Número de Pods en funcionamiento:</w:t>
      </w:r>
    </w:p>
    <w:p w14:paraId="398E9A1F" w14:textId="673F6C01" w:rsidR="00AA2D38" w:rsidRDefault="00AA2D38" w:rsidP="00AA2D38">
      <w:pPr>
        <w:spacing w:before="240" w:after="240"/>
        <w:jc w:val="center"/>
      </w:pPr>
      <w:r>
        <w:rPr>
          <w:noProof/>
        </w:rPr>
        <w:drawing>
          <wp:inline distT="0" distB="0" distL="0" distR="0" wp14:anchorId="071F50F6" wp14:editId="3C344FA7">
            <wp:extent cx="3674745" cy="2756059"/>
            <wp:effectExtent l="0" t="0" r="1905"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a:blip r:embed="rId86">
                      <a:extLst>
                        <a:ext uri="{28A0092B-C50C-407E-A947-70E740481C1C}">
                          <a14:useLocalDpi xmlns:a14="http://schemas.microsoft.com/office/drawing/2010/main" val="0"/>
                        </a:ext>
                      </a:extLst>
                    </a:blip>
                    <a:stretch>
                      <a:fillRect/>
                    </a:stretch>
                  </pic:blipFill>
                  <pic:spPr>
                    <a:xfrm>
                      <a:off x="0" y="0"/>
                      <a:ext cx="3694107" cy="2770581"/>
                    </a:xfrm>
                    <a:prstGeom prst="rect">
                      <a:avLst/>
                    </a:prstGeom>
                  </pic:spPr>
                </pic:pic>
              </a:graphicData>
            </a:graphic>
          </wp:inline>
        </w:drawing>
      </w:r>
    </w:p>
    <w:p w14:paraId="352EC140" w14:textId="641CE148" w:rsidR="00BD6136" w:rsidRDefault="00BD6136" w:rsidP="00BD6136">
      <w:pPr>
        <w:spacing w:before="240" w:after="240"/>
        <w:jc w:val="center"/>
      </w:pPr>
    </w:p>
    <w:p w14:paraId="52E5BD27" w14:textId="669D33A2" w:rsidR="00BD6136" w:rsidRDefault="00BD6136" w:rsidP="00BD6136">
      <w:pPr>
        <w:pStyle w:val="Ttulo3"/>
      </w:pPr>
      <w:bookmarkStart w:id="68" w:name="_Toc84151853"/>
      <w:r>
        <w:t>Segundo ciclo. Prueba Agente con aprendizaje reforzado</w:t>
      </w:r>
      <w:bookmarkEnd w:id="68"/>
    </w:p>
    <w:p w14:paraId="52965EE7" w14:textId="2A0022DF" w:rsidR="00BD6136" w:rsidRDefault="00BD6136" w:rsidP="00BD6136">
      <w:pPr>
        <w:spacing w:before="240" w:after="240"/>
      </w:pPr>
      <w:r>
        <w:t>Uso de CPU:</w:t>
      </w:r>
    </w:p>
    <w:p w14:paraId="62469136" w14:textId="109C81FE" w:rsidR="004615F2" w:rsidRDefault="00F3236A" w:rsidP="007175C6">
      <w:pPr>
        <w:spacing w:before="240" w:after="240"/>
        <w:jc w:val="center"/>
      </w:pPr>
      <w:r>
        <w:rPr>
          <w:noProof/>
        </w:rPr>
        <w:drawing>
          <wp:inline distT="0" distB="0" distL="0" distR="0" wp14:anchorId="5F33AEC2" wp14:editId="6597216E">
            <wp:extent cx="4186686" cy="3140015"/>
            <wp:effectExtent l="0" t="0" r="4445"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pic:nvPicPr>
                  <pic:blipFill>
                    <a:blip r:embed="rId87">
                      <a:extLst>
                        <a:ext uri="{28A0092B-C50C-407E-A947-70E740481C1C}">
                          <a14:useLocalDpi xmlns:a14="http://schemas.microsoft.com/office/drawing/2010/main" val="0"/>
                        </a:ext>
                      </a:extLst>
                    </a:blip>
                    <a:stretch>
                      <a:fillRect/>
                    </a:stretch>
                  </pic:blipFill>
                  <pic:spPr>
                    <a:xfrm>
                      <a:off x="0" y="0"/>
                      <a:ext cx="4219225" cy="3164419"/>
                    </a:xfrm>
                    <a:prstGeom prst="rect">
                      <a:avLst/>
                    </a:prstGeom>
                  </pic:spPr>
                </pic:pic>
              </a:graphicData>
            </a:graphic>
          </wp:inline>
        </w:drawing>
      </w:r>
    </w:p>
    <w:p w14:paraId="47CC9785" w14:textId="01261955" w:rsidR="004615F2" w:rsidRDefault="004615F2" w:rsidP="004615F2">
      <w:pPr>
        <w:spacing w:before="240" w:after="240"/>
      </w:pPr>
      <w:r>
        <w:t>Número de Pods en funcionamiento:</w:t>
      </w:r>
    </w:p>
    <w:p w14:paraId="42FB8629" w14:textId="3E1AE73B" w:rsidR="00BD6136" w:rsidRPr="00D202EA" w:rsidRDefault="007175C6" w:rsidP="000424BE">
      <w:pPr>
        <w:spacing w:before="240" w:after="240"/>
        <w:jc w:val="center"/>
      </w:pPr>
      <w:r>
        <w:rPr>
          <w:noProof/>
        </w:rPr>
        <w:drawing>
          <wp:inline distT="0" distB="0" distL="0" distR="0" wp14:anchorId="29259322" wp14:editId="3FA30171">
            <wp:extent cx="4226449" cy="3169837"/>
            <wp:effectExtent l="0" t="0" r="317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88">
                      <a:extLst>
                        <a:ext uri="{28A0092B-C50C-407E-A947-70E740481C1C}">
                          <a14:useLocalDpi xmlns:a14="http://schemas.microsoft.com/office/drawing/2010/main" val="0"/>
                        </a:ext>
                      </a:extLst>
                    </a:blip>
                    <a:stretch>
                      <a:fillRect/>
                    </a:stretch>
                  </pic:blipFill>
                  <pic:spPr>
                    <a:xfrm>
                      <a:off x="0" y="0"/>
                      <a:ext cx="4233418" cy="3175064"/>
                    </a:xfrm>
                    <a:prstGeom prst="rect">
                      <a:avLst/>
                    </a:prstGeom>
                  </pic:spPr>
                </pic:pic>
              </a:graphicData>
            </a:graphic>
          </wp:inline>
        </w:drawing>
      </w:r>
    </w:p>
    <w:p w14:paraId="17C7BFD8" w14:textId="62EC2823" w:rsidR="001607D0" w:rsidRDefault="004E57B8" w:rsidP="008E428B">
      <w:pPr>
        <w:pStyle w:val="Ttulo2"/>
      </w:pPr>
      <w:bookmarkStart w:id="69" w:name="_Toc84151854"/>
      <w:r w:rsidRPr="003D2566">
        <w:lastRenderedPageBreak/>
        <w:t>Conclusiones</w:t>
      </w:r>
      <w:bookmarkEnd w:id="69"/>
    </w:p>
    <w:p w14:paraId="57B28940" w14:textId="77777777" w:rsidR="00D3345B" w:rsidRPr="00DD5DC4" w:rsidRDefault="00D3345B" w:rsidP="00DD5DC4"/>
    <w:p w14:paraId="563ADCE5" w14:textId="57B8475C" w:rsidR="008E0C05" w:rsidRDefault="008C6F75" w:rsidP="00B75DC7">
      <w:r>
        <w:t xml:space="preserve">A la vista de las gráficas </w:t>
      </w:r>
      <w:r w:rsidR="00D3345B">
        <w:t xml:space="preserve">correspondientes al primer ciclo de pruebas pudimos </w:t>
      </w:r>
      <w:r>
        <w:t>c</w:t>
      </w:r>
      <w:r w:rsidR="008E0C05">
        <w:t>onstata</w:t>
      </w:r>
      <w:r w:rsidR="00D3345B">
        <w:t xml:space="preserve">r </w:t>
      </w:r>
      <w:r>
        <w:t xml:space="preserve">que la red neuronal artificial del agente </w:t>
      </w:r>
      <w:r w:rsidR="008F3ED7">
        <w:t xml:space="preserve">pudo </w:t>
      </w:r>
      <w:r>
        <w:t>captura</w:t>
      </w:r>
      <w:r w:rsidR="008F3ED7">
        <w:t>r</w:t>
      </w:r>
      <w:r>
        <w:t xml:space="preserve"> la diferencia entre una situación de bajo uso de la CPU frente a otra de uso intensivo de la misma. Sin embargo</w:t>
      </w:r>
      <w:r w:rsidR="00ED2C89">
        <w:t>,</w:t>
      </w:r>
      <w:r>
        <w:t xml:space="preserve"> </w:t>
      </w:r>
      <w:r w:rsidR="008E0C05">
        <w:t>no llega</w:t>
      </w:r>
      <w:r w:rsidR="008F3ED7">
        <w:t>mos</w:t>
      </w:r>
      <w:r w:rsidR="008E0C05">
        <w:t xml:space="preserve"> a </w:t>
      </w:r>
      <w:r w:rsidR="008F3ED7">
        <w:t>una buena</w:t>
      </w:r>
      <w:r w:rsidR="008E0C05">
        <w:t xml:space="preserve"> precisión</w:t>
      </w:r>
      <w:r>
        <w:t xml:space="preserve">, ya que sólo </w:t>
      </w:r>
      <w:r w:rsidR="00754CA7">
        <w:t>ha sido</w:t>
      </w:r>
      <w:r>
        <w:t xml:space="preserve"> capaz de decidir dos acciones de entre las </w:t>
      </w:r>
      <w:r w:rsidR="009079FC">
        <w:t>cinco</w:t>
      </w:r>
      <w:r>
        <w:t xml:space="preserve"> posibles, dos pods para el escenario de poca carga y cuatro pods para el de alta.</w:t>
      </w:r>
      <w:r w:rsidR="004D2356">
        <w:t xml:space="preserve"> </w:t>
      </w:r>
    </w:p>
    <w:p w14:paraId="66CF8863" w14:textId="42B0194D" w:rsidR="004D2356" w:rsidRDefault="004D2356" w:rsidP="00B75DC7"/>
    <w:p w14:paraId="78C788EB" w14:textId="23381397" w:rsidR="004D2356" w:rsidRDefault="004D2356" w:rsidP="00B75DC7">
      <w:r>
        <w:t>Si bien no e</w:t>
      </w:r>
      <w:r w:rsidR="008F3ED7">
        <w:t>ra</w:t>
      </w:r>
      <w:r>
        <w:t xml:space="preserve"> el resultado esperado sí </w:t>
      </w:r>
      <w:r w:rsidR="008F3ED7">
        <w:t xml:space="preserve">puso de manifiesto </w:t>
      </w:r>
      <w:r>
        <w:t>que el proceso e</w:t>
      </w:r>
      <w:r w:rsidR="008F3ED7">
        <w:t>ra</w:t>
      </w:r>
      <w:r>
        <w:t xml:space="preserve"> perfectamente factible y que </w:t>
      </w:r>
      <w:r w:rsidR="008F3ED7">
        <w:t>se trataba de ajustar el sistema para intentar que diera mejores rendimientos. Se prosiguió por tanto aplicando sucesivas modificaciones tanto a los parámetros del agente como a los del entorno (recompensas y configuración) para tratar de mejorar los resultados.</w:t>
      </w:r>
    </w:p>
    <w:p w14:paraId="1CBA63D5" w14:textId="31770011" w:rsidR="00DD5DC4" w:rsidRDefault="00DD5DC4" w:rsidP="00B75DC7"/>
    <w:p w14:paraId="7E7C310B" w14:textId="036A5621" w:rsidR="00DD5DC4" w:rsidRDefault="0083748D" w:rsidP="00B75DC7">
      <w:r>
        <w:t>L</w:t>
      </w:r>
      <w:r w:rsidR="008F3ED7">
        <w:t xml:space="preserve">os resultados del mejor agente obtenido durante el segundo </w:t>
      </w:r>
      <w:r w:rsidR="00DD5DC4">
        <w:t>ciclo</w:t>
      </w:r>
      <w:r w:rsidR="008F3ED7">
        <w:t xml:space="preserve"> de pruebas </w:t>
      </w:r>
      <w:r>
        <w:t>se acercan más a los rendimientos del HPA sin llegar tampoco a suponer una mejora frente a este. En la</w:t>
      </w:r>
      <w:r w:rsidR="00226757">
        <w:t>s</w:t>
      </w:r>
      <w:r>
        <w:t xml:space="preserve"> gráficas vemos que el nuevo agente ya es capaz de mantener un único pod cuando la carga es baja y de pasar a dos cuando es media. Durante la fase de carga alta el comportamiento es más inestable alternando entre dos y cuatro pods con momentos puntuales de tres y cinco. Esto refleja que el agente ya es capaz de “visitar” todas las posibles acciones</w:t>
      </w:r>
      <w:r w:rsidR="00226757">
        <w:t xml:space="preserve">, </w:t>
      </w:r>
      <w:r>
        <w:t xml:space="preserve">de mantener </w:t>
      </w:r>
      <w:r w:rsidR="00226757">
        <w:t xml:space="preserve">estable </w:t>
      </w:r>
      <w:r>
        <w:t xml:space="preserve">la correcta en dos de las tres fases y, si bien con oscilaciones, </w:t>
      </w:r>
      <w:r w:rsidR="00226757">
        <w:t>tratar de hacer lo mismo en la tercera.</w:t>
      </w:r>
    </w:p>
    <w:p w14:paraId="2176F201" w14:textId="6B2EC4D0" w:rsidR="00226757" w:rsidRDefault="00226757" w:rsidP="00B75DC7"/>
    <w:p w14:paraId="7C413F18" w14:textId="2BD088B6" w:rsidR="00226757" w:rsidRDefault="009150BF" w:rsidP="00B75DC7">
      <w:r>
        <w:t xml:space="preserve">Algo que también se pone de manifiesto en las gráficas es el hecho de que el dato de CPU reflejado por las gráficas es el obtenido como sumatorio de los correspondientes a cada pod levantado, eso hace que la gráfica de la fase de uso intensivo de CPU por parte del agente tenga muchos picos (el número de pods es más inestable) mientras que la misma fase en el HPA tenga forma de meseta ya que éste último mantiene constante el número máximo de cinco pods durante toda la duración de la misma. </w:t>
      </w:r>
    </w:p>
    <w:p w14:paraId="6A38791F" w14:textId="7A19705A" w:rsidR="00DD5DC4" w:rsidRDefault="00DD5DC4" w:rsidP="00B75DC7"/>
    <w:p w14:paraId="3CF81C6A" w14:textId="0C2176E5" w:rsidR="009150BF" w:rsidRDefault="009150BF" w:rsidP="00B75DC7">
      <w:r>
        <w:t>También podemos ver en la comparativa de las gráficas que el HPA mantiene el número de pods durante más tiempo una vez cambia la carga, manifestándose con más claridad al regresar a la fase de menor carga tras estar en la de máxima, cuando puede tardar hasta cinco minutos hasta volver a dejar un único pod en funcionamiento.</w:t>
      </w:r>
    </w:p>
    <w:p w14:paraId="497DC243" w14:textId="789259E8" w:rsidR="00272CBB" w:rsidRDefault="00272CBB" w:rsidP="00B75DC7"/>
    <w:p w14:paraId="219003C2" w14:textId="4D2AA169" w:rsidR="00272CBB" w:rsidRDefault="00272CBB" w:rsidP="00B75DC7">
      <w:r>
        <w:t xml:space="preserve">Un factor importante a tener en cuenta es que los ciclos de entrenamiento llevan mucho tiempo para un número reducido de episodios y “steps” de los mismos. Esto es debido al tiempo de espera que es necesario entre una acción en el sistema y el tiempo que necesita Kubernetes para crear o destruir los pods indicados y que estos adquieran la carga soportada por el sistema en ese momento. Este tiempo de espera ha oscilado en nuestro caso entre 15 y 20 segundos y, como consecuencia de esto, el agente no ha podido ver durante su entrenamiento un número elevado de estados. </w:t>
      </w:r>
      <w:r w:rsidR="00105AA6">
        <w:t xml:space="preserve">Durante los </w:t>
      </w:r>
      <w:r>
        <w:t>entrenamiento</w:t>
      </w:r>
      <w:r w:rsidR="00105AA6">
        <w:t>s</w:t>
      </w:r>
      <w:r>
        <w:t xml:space="preserve"> más largo logrado </w:t>
      </w:r>
      <w:r w:rsidR="009E5590">
        <w:t>el agente pudo experimentar 5000 estados</w:t>
      </w:r>
      <w:r w:rsidR="00105AA6">
        <w:t xml:space="preserve">, empleando para ello entre 20 y 28 horas. Con entrenamientos más </w:t>
      </w:r>
      <w:r w:rsidR="00105AA6">
        <w:lastRenderedPageBreak/>
        <w:t xml:space="preserve">prolongados es muy posible que la inestabilidad detectada para la fase de mayor carga pudiera haber sido evitada. </w:t>
      </w:r>
    </w:p>
    <w:p w14:paraId="46E22ED7" w14:textId="0C8925A4" w:rsidR="008E0C05" w:rsidRDefault="008E0C05" w:rsidP="00B75DC7"/>
    <w:p w14:paraId="3AF42860" w14:textId="5EF24EED" w:rsidR="00A921E6" w:rsidRDefault="005209E6" w:rsidP="005209E6">
      <w:pPr>
        <w:pStyle w:val="Ttulo3"/>
      </w:pPr>
      <w:bookmarkStart w:id="70" w:name="_Toc84151855"/>
      <w:r>
        <w:t xml:space="preserve">Posibles </w:t>
      </w:r>
      <w:r w:rsidRPr="003D2566">
        <w:t>nuevas líneas d</w:t>
      </w:r>
      <w:r>
        <w:t>e trabajo</w:t>
      </w:r>
      <w:bookmarkEnd w:id="70"/>
    </w:p>
    <w:p w14:paraId="35042FC2" w14:textId="090419BB" w:rsidR="005209E6" w:rsidRDefault="005209E6" w:rsidP="00B75DC7"/>
    <w:p w14:paraId="7D5BD680" w14:textId="4193FD0C" w:rsidR="000B3995" w:rsidRDefault="000B3995" w:rsidP="00B75DC7">
      <w:r>
        <w:t>Durante el desarrollo del proyecto uno de los puntos más delicados y que influye de forma decisiva en el aprendizaje del agente es la función de recompensa. Como ya hemos visto, en nuestro caso, y debido a las dificultades encontradas, se ha optado por una versión simple implementada con una tabla en la que para una determinada clave que recogía es estado y la acción ejercida por el agente se le asociaba un valor de recompensa. El problema fundamental de esta aproximación es que es muy rígida y que nos condiciona el número máximo de pods que podemos tener en el sistema si no hemos recogido esos casos en la tabla.</w:t>
      </w:r>
      <w:r w:rsidR="00B475D8">
        <w:t xml:space="preserve"> Si se deseara un número alto de pods la tarea de generar la tabla puede volverse pronto intratable. Es por ello que una de las tareas de mejora sería tratar de encontrar otra fórmula para expresar la función de recompensa, quizás de forma similar a como el algoritmo DQN sustituye la tabla para la función Q por una red neuronal artificial.</w:t>
      </w:r>
    </w:p>
    <w:p w14:paraId="3DD755D1" w14:textId="77777777" w:rsidR="000B3995" w:rsidRPr="003D2566" w:rsidRDefault="000B3995" w:rsidP="00B75DC7"/>
    <w:p w14:paraId="1F7278C7" w14:textId="7214B108" w:rsidR="000513F8" w:rsidRDefault="000513F8">
      <w:pPr>
        <w:rPr>
          <w:bCs/>
        </w:rPr>
      </w:pPr>
      <w:r>
        <w:rPr>
          <w:bCs/>
        </w:rPr>
        <w:t xml:space="preserve">Por una razón similar a lo comentado en el párrafo anterior en nuestro sistema el número de entradas </w:t>
      </w:r>
      <w:r w:rsidR="00077F2E">
        <w:rPr>
          <w:bCs/>
        </w:rPr>
        <w:t xml:space="preserve">de la red neuronal del agente </w:t>
      </w:r>
      <w:r>
        <w:rPr>
          <w:bCs/>
        </w:rPr>
        <w:t xml:space="preserve">es el máximo número de pods posibles, lo cual nos obliga a entrenar un agente diferente cada vez que queramos modificar dicho parámetro. Una solución sería definir los estados con el mismo sistema que hemos utilizado para </w:t>
      </w:r>
      <w:r w:rsidR="00077F2E">
        <w:rPr>
          <w:bCs/>
        </w:rPr>
        <w:t xml:space="preserve">determinar las recompensas, es decir, con un estado en el que cada entrada fuera el número de pods de cada tipo (carga baja, media y alta). </w:t>
      </w:r>
      <w:r w:rsidR="00072A8B">
        <w:rPr>
          <w:bCs/>
        </w:rPr>
        <w:t xml:space="preserve">Sin embargo, aunque esto </w:t>
      </w:r>
      <w:r w:rsidR="00077F2E">
        <w:rPr>
          <w:bCs/>
        </w:rPr>
        <w:t>eliminaría la limitación mencionada</w:t>
      </w:r>
      <w:r w:rsidR="00072A8B">
        <w:rPr>
          <w:bCs/>
        </w:rPr>
        <w:t>, por otro lado</w:t>
      </w:r>
      <w:r w:rsidR="00910CB5">
        <w:rPr>
          <w:bCs/>
        </w:rPr>
        <w:t>,</w:t>
      </w:r>
      <w:r w:rsidR="00072A8B">
        <w:rPr>
          <w:bCs/>
        </w:rPr>
        <w:t xml:space="preserve"> </w:t>
      </w:r>
      <w:r w:rsidR="00077F2E">
        <w:rPr>
          <w:bCs/>
        </w:rPr>
        <w:t>nos obliga a mantener la discretización de los estados que introduce también otro elemento de rigidez en el sistema</w:t>
      </w:r>
      <w:r w:rsidR="00072A8B">
        <w:rPr>
          <w:bCs/>
        </w:rPr>
        <w:t>.</w:t>
      </w:r>
      <w:r w:rsidR="00910CB5">
        <w:rPr>
          <w:bCs/>
        </w:rPr>
        <w:t xml:space="preserve"> Por tanto, una vía de mejora sería poder caracterizar el estado con los valores reales de uso de CPU (sin discretizar) pero de forma que pudiera recoger de forma dinámica la posible variación del parámetro de número máximo de pods.</w:t>
      </w:r>
    </w:p>
    <w:p w14:paraId="06CFA95A" w14:textId="77777777" w:rsidR="000513F8" w:rsidRDefault="000513F8">
      <w:pPr>
        <w:rPr>
          <w:bCs/>
        </w:rPr>
      </w:pPr>
    </w:p>
    <w:p w14:paraId="63CE5853" w14:textId="05902B09" w:rsidR="00796CDA" w:rsidRDefault="00EE292D">
      <w:pPr>
        <w:rPr>
          <w:bCs/>
        </w:rPr>
      </w:pPr>
      <w:r>
        <w:rPr>
          <w:bCs/>
        </w:rPr>
        <w:t>Otr</w:t>
      </w:r>
      <w:r w:rsidR="00796CDA">
        <w:rPr>
          <w:bCs/>
        </w:rPr>
        <w:t xml:space="preserve">a línea de exploración es, por supuesto, probar otros </w:t>
      </w:r>
      <w:r>
        <w:rPr>
          <w:bCs/>
        </w:rPr>
        <w:t>algoritmos de aprendizaje reforzado</w:t>
      </w:r>
      <w:r w:rsidR="00796CDA">
        <w:rPr>
          <w:bCs/>
        </w:rPr>
        <w:t xml:space="preserve"> </w:t>
      </w:r>
      <w:r>
        <w:rPr>
          <w:bCs/>
        </w:rPr>
        <w:t>cómo</w:t>
      </w:r>
      <w:r w:rsidR="00796CDA">
        <w:rPr>
          <w:bCs/>
        </w:rPr>
        <w:t xml:space="preserve"> los Monte Carlo o los de la familia de gradiente de póliza cómo el </w:t>
      </w:r>
      <w:r>
        <w:rPr>
          <w:bCs/>
        </w:rPr>
        <w:t>R</w:t>
      </w:r>
      <w:r w:rsidR="00796CDA">
        <w:rPr>
          <w:bCs/>
        </w:rPr>
        <w:t xml:space="preserve">EINFORCE o PPO que, por </w:t>
      </w:r>
      <w:r w:rsidR="00007CE9">
        <w:rPr>
          <w:bCs/>
        </w:rPr>
        <w:t xml:space="preserve">limitaciones </w:t>
      </w:r>
      <w:r w:rsidR="00796CDA">
        <w:rPr>
          <w:bCs/>
        </w:rPr>
        <w:t>de tiempo, no ha sido posible implementar durante el desarrollo de este proyecto.</w:t>
      </w:r>
    </w:p>
    <w:p w14:paraId="1571E28E" w14:textId="3FD5AC47" w:rsidR="00796CDA" w:rsidRDefault="00796CDA">
      <w:pPr>
        <w:rPr>
          <w:bCs/>
        </w:rPr>
      </w:pPr>
    </w:p>
    <w:p w14:paraId="033EF2AB" w14:textId="440B20F5" w:rsidR="00796CDA" w:rsidRPr="00EE292D" w:rsidRDefault="00086F8D">
      <w:pPr>
        <w:rPr>
          <w:bCs/>
        </w:rPr>
      </w:pPr>
      <w:r>
        <w:rPr>
          <w:bCs/>
        </w:rPr>
        <w:t xml:space="preserve">Aunque nos separemos del terreno del aprendizaje por refuerzo para adentrarnos en el terreno del aprendizaje supervisado, otra posibilidad a aplicar en nuestro problema de autoescalado es la de la utilización de una red neuronal artificial entrenada con un conjunto de estados o inputs modelados (por ejemplo) en la forma que lo hemos hecho para la tabla de recompensas. </w:t>
      </w:r>
      <w:r w:rsidR="00925A63">
        <w:rPr>
          <w:bCs/>
        </w:rPr>
        <w:t xml:space="preserve">En este caso no será necesario incluir la acción del agente sino tan sólo los números de pods de cada tipo. </w:t>
      </w:r>
      <w:r>
        <w:rPr>
          <w:bCs/>
        </w:rPr>
        <w:t>La etiqueta para cada uno de estos estados lo constituiría</w:t>
      </w:r>
      <w:r w:rsidR="00925A63">
        <w:rPr>
          <w:bCs/>
        </w:rPr>
        <w:t xml:space="preserve"> el número de pods deseado en esa situación. Generando un set de datos con esa estructura y con el número suficiente de entradas la red neuronal resultante podría obtener la precisión requerida. El problema es este caso es que se dependería de los tramos utilizados para discretizar los </w:t>
      </w:r>
      <w:r w:rsidR="00925A63">
        <w:rPr>
          <w:bCs/>
        </w:rPr>
        <w:lastRenderedPageBreak/>
        <w:t>estados</w:t>
      </w:r>
      <w:r w:rsidR="00374F57">
        <w:rPr>
          <w:bCs/>
        </w:rPr>
        <w:t>, si estos variaran sería necesaria generación de un nuevo set de datos y un nuevo proceso de entrenamiento de la red.</w:t>
      </w:r>
    </w:p>
    <w:p w14:paraId="02CCB2BC" w14:textId="77777777" w:rsidR="00B75DC7" w:rsidRPr="00C65B62" w:rsidRDefault="00B75DC7" w:rsidP="00B75DC7">
      <w:pPr>
        <w:pStyle w:val="Ttulo2"/>
        <w:rPr>
          <w:lang w:val="en-US"/>
        </w:rPr>
      </w:pPr>
      <w:bookmarkStart w:id="71" w:name="_Toc84151856"/>
      <w:r w:rsidRPr="00C65B62">
        <w:rPr>
          <w:lang w:val="en-US"/>
        </w:rPr>
        <w:lastRenderedPageBreak/>
        <w:t>Bibliografía</w:t>
      </w:r>
      <w:bookmarkEnd w:id="71"/>
    </w:p>
    <w:p w14:paraId="238459C2" w14:textId="77777777" w:rsidR="00364715" w:rsidRPr="00364715" w:rsidRDefault="009048F5" w:rsidP="00364715">
      <w:pPr>
        <w:pStyle w:val="Bibliografa"/>
        <w:rPr>
          <w:lang w:val="en-US"/>
        </w:rPr>
      </w:pPr>
      <w:r>
        <w:fldChar w:fldCharType="begin"/>
      </w:r>
      <w:r w:rsidR="00E63544" w:rsidRPr="00980643">
        <w:rPr>
          <w:lang w:val="en-US"/>
        </w:rPr>
        <w:instrText xml:space="preserve"> ADDIN ZOTERO_BIBL {"uncited":[],"omitted":[],"custom":[]} CSL_BIBLIOGRAPHY </w:instrText>
      </w:r>
      <w:r>
        <w:fldChar w:fldCharType="separate"/>
      </w:r>
      <w:r w:rsidR="00364715" w:rsidRPr="00364715">
        <w:rPr>
          <w:lang w:val="en-US"/>
        </w:rPr>
        <w:t>Analytics Vidhya. «Deep Q-Learning | An Introduction To Deep Reinforcement Learning», 18 de abril de 2019. https://www.analyticsvidhya.com/blog/2019/04/introduction-deep-q-learning-python/.</w:t>
      </w:r>
    </w:p>
    <w:p w14:paraId="277438DA" w14:textId="77777777" w:rsidR="00364715" w:rsidRPr="00364715" w:rsidRDefault="00364715" w:rsidP="00364715">
      <w:pPr>
        <w:pStyle w:val="Bibliografa"/>
      </w:pPr>
      <w:r w:rsidRPr="00364715">
        <w:rPr>
          <w:lang w:val="en-US"/>
        </w:rPr>
        <w:t xml:space="preserve">Manning Publications. «Deep Reinforcement Learning in Action». </w:t>
      </w:r>
      <w:r w:rsidRPr="00364715">
        <w:t>Accedido 12 de julio de 2021. https://www.manning.com/books/deep-reinforcement-learning-in-action.</w:t>
      </w:r>
    </w:p>
    <w:p w14:paraId="30B5C0B6" w14:textId="77777777" w:rsidR="00364715" w:rsidRPr="00364715" w:rsidRDefault="00364715" w:rsidP="00364715">
      <w:pPr>
        <w:pStyle w:val="Bibliografa"/>
      </w:pPr>
      <w:r w:rsidRPr="00364715">
        <w:rPr>
          <w:lang w:val="en-US"/>
        </w:rPr>
        <w:t xml:space="preserve">Manning Publications. «Grokking Deep Reinforcement Learning». </w:t>
      </w:r>
      <w:r w:rsidRPr="00364715">
        <w:t>Accedido 19 de septiembre de 2021. https://www.manning.com/books/grokking-deep-reinforcement-learning.</w:t>
      </w:r>
    </w:p>
    <w:p w14:paraId="47AEE4D4" w14:textId="77777777" w:rsidR="00364715" w:rsidRPr="00364715" w:rsidRDefault="00364715" w:rsidP="00364715">
      <w:pPr>
        <w:pStyle w:val="Bibliografa"/>
      </w:pPr>
      <w:r w:rsidRPr="00364715">
        <w:rPr>
          <w:lang w:val="en-US"/>
        </w:rPr>
        <w:t xml:space="preserve">Kubernetes. «Horizontal Pod Autoscaler Walkthrough». </w:t>
      </w:r>
      <w:r w:rsidRPr="00364715">
        <w:t>Accedido 12 de julio de 2021. https://kubernetes.io/docs/tasks/run-application/horizontal-pod-autoscale-walkthrough/.</w:t>
      </w:r>
    </w:p>
    <w:p w14:paraId="1B8D6346" w14:textId="77777777" w:rsidR="00364715" w:rsidRPr="00364715" w:rsidRDefault="00364715" w:rsidP="00364715">
      <w:pPr>
        <w:pStyle w:val="Bibliografa"/>
        <w:rPr>
          <w:lang w:val="en-US"/>
        </w:rPr>
      </w:pPr>
      <w:r w:rsidRPr="00364715">
        <w:rPr>
          <w:i/>
          <w:iCs/>
          <w:lang w:val="en-US"/>
        </w:rPr>
        <w:t>kubernetes-client/python</w:t>
      </w:r>
      <w:r w:rsidRPr="00364715">
        <w:rPr>
          <w:lang w:val="en-US"/>
        </w:rPr>
        <w:t>. Python. 2016. Reprint, Kubernetes Clients, 2021. https://github.com/kubernetes-client/python.</w:t>
      </w:r>
    </w:p>
    <w:p w14:paraId="1A262822" w14:textId="77777777" w:rsidR="00364715" w:rsidRPr="00364715" w:rsidRDefault="00364715" w:rsidP="00364715">
      <w:pPr>
        <w:pStyle w:val="Bibliografa"/>
      </w:pPr>
      <w:r w:rsidRPr="00364715">
        <w:t>minikube. «Minikube». Accedido 12 de julio de 2021. https://minikube.sigs.k8s.io/docs/.</w:t>
      </w:r>
    </w:p>
    <w:p w14:paraId="44DE6091" w14:textId="77777777" w:rsidR="00364715" w:rsidRPr="00364715" w:rsidRDefault="00364715" w:rsidP="00364715">
      <w:pPr>
        <w:pStyle w:val="Bibliografa"/>
      </w:pPr>
      <w:r w:rsidRPr="00364715">
        <w:t>Kubernetes. «¿Qué es Kubernetes?» Accedido 12 de julio de 2021. https://kubernetes.io/es/docs/concepts/overview/what-is-kubernetes/.</w:t>
      </w:r>
    </w:p>
    <w:p w14:paraId="222B67B4" w14:textId="77777777" w:rsidR="00364715" w:rsidRPr="00364715" w:rsidRDefault="00364715" w:rsidP="00364715">
      <w:pPr>
        <w:pStyle w:val="Bibliografa"/>
        <w:rPr>
          <w:lang w:val="en-US"/>
        </w:rPr>
      </w:pPr>
      <w:r w:rsidRPr="00364715">
        <w:rPr>
          <w:lang w:val="en-US"/>
        </w:rPr>
        <w:t xml:space="preserve">Ravichandiran, Sudharsan. </w:t>
      </w:r>
      <w:r w:rsidRPr="00364715">
        <w:rPr>
          <w:i/>
          <w:iCs/>
          <w:lang w:val="en-US"/>
        </w:rPr>
        <w:t>Deep Reinforcement Learning with Python: Master classic RL, deep RL, distributional RL, inverse RL, and more with OpenAI Gym and TensorFlow, 2nd Edition</w:t>
      </w:r>
      <w:r w:rsidRPr="00364715">
        <w:rPr>
          <w:lang w:val="en-US"/>
        </w:rPr>
        <w:t>. Birmingham ; Mumbai, 2020.</w:t>
      </w:r>
    </w:p>
    <w:p w14:paraId="763633BD" w14:textId="77777777" w:rsidR="00364715" w:rsidRPr="00364715" w:rsidRDefault="00364715" w:rsidP="00364715">
      <w:pPr>
        <w:pStyle w:val="Bibliografa"/>
        <w:rPr>
          <w:lang w:val="en-US"/>
        </w:rPr>
      </w:pPr>
      <w:r w:rsidRPr="00364715">
        <w:rPr>
          <w:lang w:val="en-US"/>
        </w:rPr>
        <w:t xml:space="preserve">Sutton, Richard S., y Andrew G. Barto. </w:t>
      </w:r>
      <w:r w:rsidRPr="00364715">
        <w:rPr>
          <w:i/>
          <w:iCs/>
          <w:lang w:val="en-US"/>
        </w:rPr>
        <w:t>Reinforcement Learning: An Introduction</w:t>
      </w:r>
      <w:r w:rsidRPr="00364715">
        <w:rPr>
          <w:lang w:val="en-US"/>
        </w:rPr>
        <w:t>. Second edition. Cambridge, Mass: A Bradford Book, 1998.</w:t>
      </w:r>
    </w:p>
    <w:p w14:paraId="186BC137" w14:textId="77777777" w:rsidR="00364715" w:rsidRPr="00364715" w:rsidRDefault="00364715" w:rsidP="00364715">
      <w:pPr>
        <w:pStyle w:val="Bibliografa"/>
      </w:pPr>
      <w:r w:rsidRPr="00364715">
        <w:rPr>
          <w:lang w:val="en-US"/>
        </w:rPr>
        <w:t xml:space="preserve">Ushio, Tsuyoshi. «Kubernetes in Three Diagrams». </w:t>
      </w:r>
      <w:r w:rsidRPr="00364715">
        <w:t>Medium, 5 de febrero de 2018. https://tsuyoshiushio.medium.com/kubernetes-in-three-diagrams-6aba8432541c.</w:t>
      </w:r>
    </w:p>
    <w:p w14:paraId="4C84D009" w14:textId="1F1DE624"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72" w:name="_Toc84151857"/>
      <w:r>
        <w:lastRenderedPageBreak/>
        <w:t xml:space="preserve">Otros </w:t>
      </w:r>
      <w:r w:rsidR="00594526">
        <w:t>Recursos</w:t>
      </w:r>
      <w:bookmarkEnd w:id="72"/>
    </w:p>
    <w:p w14:paraId="63DFDC64" w14:textId="77777777" w:rsidR="000128F1" w:rsidRDefault="000128F1" w:rsidP="000128F1">
      <w:pPr>
        <w:pStyle w:val="Ttulo3"/>
      </w:pPr>
      <w:bookmarkStart w:id="73" w:name="_Toc84151858"/>
      <w:r>
        <w:t>Repositorio de Código</w:t>
      </w:r>
      <w:bookmarkEnd w:id="73"/>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651058" w:rsidP="000128F1">
      <w:hyperlink r:id="rId89" w:history="1">
        <w:r w:rsidR="000128F1" w:rsidRPr="00B75DC7">
          <w:rPr>
            <w:rStyle w:val="Hipervnculo"/>
          </w:rPr>
          <w:t>https://github.com/mlalandag/HPAwDRL</w:t>
        </w:r>
      </w:hyperlink>
    </w:p>
    <w:p w14:paraId="3E68F032" w14:textId="77777777" w:rsidR="00594526" w:rsidRDefault="00E37CB4" w:rsidP="00E37CB4">
      <w:pPr>
        <w:pStyle w:val="Ttulo3"/>
      </w:pPr>
      <w:bookmarkStart w:id="74" w:name="_Toc84151859"/>
      <w:r>
        <w:t>Cliente Python de Kubernetes</w:t>
      </w:r>
      <w:bookmarkEnd w:id="74"/>
    </w:p>
    <w:p w14:paraId="5AD37C2A" w14:textId="77777777" w:rsidR="00E37CB4" w:rsidRPr="005F69FE" w:rsidRDefault="00E37CB4" w:rsidP="00B75DC7"/>
    <w:p w14:paraId="7E4F3477" w14:textId="77777777" w:rsidR="00594526" w:rsidRDefault="00651058" w:rsidP="00594526">
      <w:hyperlink r:id="rId90" w:history="1">
        <w:r w:rsidR="00594526" w:rsidRPr="00AC3255">
          <w:rPr>
            <w:rStyle w:val="Hipervnculo"/>
          </w:rPr>
          <w:t>https://github.com/kubernetes-client/python</w:t>
        </w:r>
      </w:hyperlink>
    </w:p>
    <w:p w14:paraId="4F1E3479" w14:textId="4A16C405" w:rsidR="00E37CB4" w:rsidRDefault="00E37CB4" w:rsidP="00E37CB4"/>
    <w:p w14:paraId="54CFE890" w14:textId="77777777" w:rsidR="00E37CB4" w:rsidRPr="00E37CB4" w:rsidRDefault="00E37CB4" w:rsidP="00E37CB4"/>
    <w:sectPr w:rsidR="00E37CB4" w:rsidRPr="00E37CB4">
      <w:headerReference w:type="default" r:id="rId91"/>
      <w:footerReference w:type="default" r:id="rId9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295CC" w14:textId="77777777" w:rsidR="00651058" w:rsidRDefault="00651058" w:rsidP="00B76BE2">
      <w:pPr>
        <w:spacing w:line="240" w:lineRule="auto"/>
      </w:pPr>
      <w:r>
        <w:separator/>
      </w:r>
    </w:p>
  </w:endnote>
  <w:endnote w:type="continuationSeparator" w:id="0">
    <w:p w14:paraId="1DFE9FA8" w14:textId="77777777" w:rsidR="00651058" w:rsidRDefault="00651058"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F7BA71" w14:textId="77777777" w:rsidR="00651058" w:rsidRDefault="00651058" w:rsidP="00B76BE2">
      <w:pPr>
        <w:spacing w:line="240" w:lineRule="auto"/>
      </w:pPr>
      <w:r>
        <w:separator/>
      </w:r>
    </w:p>
  </w:footnote>
  <w:footnote w:type="continuationSeparator" w:id="0">
    <w:p w14:paraId="0C67C959" w14:textId="77777777" w:rsidR="00651058" w:rsidRDefault="00651058"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980643" w:rsidRDefault="00216E3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980643">
        <w:rPr>
          <w:szCs w:val="24"/>
          <w:lang w:val="en-US"/>
        </w:rPr>
        <w:t>Ushio, «Kubernetes in Three Diagrams».</w:t>
      </w:r>
      <w:r>
        <w:fldChar w:fldCharType="end"/>
      </w:r>
    </w:p>
  </w:footnote>
  <w:footnote w:id="5">
    <w:p w14:paraId="027710BA" w14:textId="77777777" w:rsidR="000F5339" w:rsidRPr="00980643" w:rsidRDefault="000F5339">
      <w:pPr>
        <w:pStyle w:val="Textonotapie"/>
        <w:rPr>
          <w:u w:val="single"/>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980643">
        <w:rPr>
          <w:szCs w:val="24"/>
          <w:lang w:val="en-US"/>
        </w:rPr>
        <w:t>«Horizontal Pod Autoscaler Walkthrough».</w:t>
      </w:r>
      <w:r>
        <w:fldChar w:fldCharType="end"/>
      </w:r>
    </w:p>
  </w:footnote>
  <w:footnote w:id="6">
    <w:p w14:paraId="2CC96166" w14:textId="77777777" w:rsidR="002B70CC" w:rsidRPr="00980643" w:rsidRDefault="002B70CC">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980643">
        <w:rPr>
          <w:i/>
          <w:iCs/>
          <w:szCs w:val="24"/>
          <w:lang w:val="en-US"/>
        </w:rPr>
        <w:t>kubernetes-client/python</w:t>
      </w:r>
      <w:r w:rsidRPr="00980643">
        <w:rPr>
          <w:szCs w:val="24"/>
          <w:lang w:val="en-US"/>
        </w:rPr>
        <w:t>.</w:t>
      </w:r>
      <w:r>
        <w:fldChar w:fldCharType="end"/>
      </w:r>
    </w:p>
  </w:footnote>
  <w:footnote w:id="7">
    <w:p w14:paraId="44AA57E1" w14:textId="77777777" w:rsidR="009048F5" w:rsidRPr="00980643" w:rsidRDefault="009048F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80643">
        <w:rPr>
          <w:szCs w:val="24"/>
          <w:lang w:val="en-US"/>
        </w:rPr>
        <w:t>«Deep Reinforcement Learning in Action».</w:t>
      </w:r>
      <w:r>
        <w:fldChar w:fldCharType="end"/>
      </w:r>
    </w:p>
  </w:footnote>
  <w:footnote w:id="8">
    <w:p w14:paraId="55FA2AB4" w14:textId="77777777" w:rsidR="00A85B0B" w:rsidRPr="00980643" w:rsidRDefault="00A85B0B">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980643">
        <w:rPr>
          <w:szCs w:val="24"/>
          <w:lang w:val="en-US"/>
        </w:rPr>
        <w:t xml:space="preserve">Sutton y Barto, </w:t>
      </w:r>
      <w:r w:rsidRPr="00980643">
        <w:rPr>
          <w:i/>
          <w:iCs/>
          <w:szCs w:val="24"/>
          <w:lang w:val="en-US"/>
        </w:rPr>
        <w:t>Reinforcement Learning</w:t>
      </w:r>
      <w:r w:rsidRPr="00980643">
        <w:rPr>
          <w:szCs w:val="24"/>
          <w:lang w:val="en-US"/>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21E5E6D8" w14:textId="42252804" w:rsidR="004A351F" w:rsidRPr="004A351F" w:rsidRDefault="004A351F">
      <w:pPr>
        <w:pStyle w:val="Textonotapie"/>
        <w:rPr>
          <w:lang w:val="en-US"/>
        </w:rPr>
      </w:pPr>
      <w:r>
        <w:rPr>
          <w:rStyle w:val="Refdenotaalpie"/>
        </w:rPr>
        <w:footnoteRef/>
      </w:r>
      <w:r w:rsidRPr="004A351F">
        <w:rPr>
          <w:lang w:val="en-US"/>
        </w:rPr>
        <w:t xml:space="preserve"> </w:t>
      </w:r>
      <w:r>
        <w:fldChar w:fldCharType="begin"/>
      </w:r>
      <w:r w:rsidRPr="004A351F">
        <w:rPr>
          <w:lang w:val="en-US"/>
        </w:rPr>
        <w:instrText xml:space="preserve"> ADDIN ZOTERO_ITEM CSL_CITATION {"citationID":"xvpGLuwR","properties":{"formattedCitation":"\\uc0\\u171{}Deep Q-Learning | An Introduction To Deep Reinforcement Learning\\uc0\\u187{}.","plainCitation":"«Deep Q-Learning | An Introduction To Deep Reinforcement Learning».","noteIndex":11},"citationItems":[{"id":21,"uris":["http://zotero.org/users/local/pnlsp59K/items/728I2AFE"],"uri":["http://zotero.org/users/local/pnlsp59K/items/728I2AFE"],"itemData":{"id":21,"type":"post-weblog","abstract":"An Introduction To Deep Reinforcement Learning. Learn about deep Q-learning, and build a deep Q-learning model in Python using keras and gym.","container-title":"Analytics Vidhya","language":"en","title":"Deep Q-Learning | An Introduction To Deep Reinforcement Learning","URL":"https://www.analyticsvidhya.com/blog/2019/04/introduction-deep-q-learning-python/","accessed":{"date-parts":[["2021",9,19]]},"issued":{"date-parts":[["2019",4,18]]}}}],"schema":"https://github.com/citation-style-language/schema/raw/master/csl-citation.json"} </w:instrText>
      </w:r>
      <w:r>
        <w:fldChar w:fldCharType="separate"/>
      </w:r>
      <w:r w:rsidRPr="004A351F">
        <w:rPr>
          <w:szCs w:val="24"/>
          <w:lang w:val="en-US"/>
        </w:rPr>
        <w:t>«Deep Q-Learning | An Introduction To Deep Reinforcement Learning».</w:t>
      </w:r>
      <w:r>
        <w:fldChar w:fldCharType="end"/>
      </w:r>
    </w:p>
  </w:footnote>
  <w:footnote w:id="12">
    <w:p w14:paraId="526BE56C" w14:textId="35830E8E" w:rsidR="00C83885" w:rsidRPr="004A351F" w:rsidRDefault="00C83885" w:rsidP="00C83885">
      <w:pPr>
        <w:pStyle w:val="Textonotapie"/>
        <w:rPr>
          <w:lang w:val="en-US"/>
        </w:rPr>
      </w:pPr>
      <w:r>
        <w:rPr>
          <w:rStyle w:val="Refdenotaalpie"/>
        </w:rPr>
        <w:footnoteRef/>
      </w:r>
      <w:r w:rsidRPr="004A351F">
        <w:rPr>
          <w:lang w:val="en-US"/>
        </w:rPr>
        <w:t xml:space="preserve"> </w:t>
      </w:r>
      <w:r>
        <w:fldChar w:fldCharType="begin"/>
      </w:r>
      <w:r w:rsidR="004A351F" w:rsidRPr="004A351F">
        <w:rPr>
          <w:lang w:val="en-US"/>
        </w:rPr>
        <w:instrText xml:space="preserve"> ADDIN ZOTERO_ITEM CSL_CITATION {"citationID":"ZlI4ra7l","properties":{"formattedCitation":"Ravichandiran, {\\i{}Deep Reinforcement Learning with Python}.","plainCitation":"Ravichandiran, Deep Reinforcement Learning with Pytho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4A351F" w:rsidRPr="004A351F">
        <w:rPr>
          <w:szCs w:val="24"/>
          <w:lang w:val="en-US"/>
        </w:rPr>
        <w:t xml:space="preserve">Ravichandiran, </w:t>
      </w:r>
      <w:r w:rsidR="004A351F" w:rsidRPr="004A351F">
        <w:rPr>
          <w:i/>
          <w:iCs/>
          <w:szCs w:val="24"/>
          <w:lang w:val="en-US"/>
        </w:rPr>
        <w:t>Deep Reinforcement Learning with Python</w:t>
      </w:r>
      <w:r w:rsidR="004A351F" w:rsidRPr="004A351F">
        <w:rPr>
          <w:szCs w:val="24"/>
          <w:lang w:val="en-US"/>
        </w:rPr>
        <w:t>.</w:t>
      </w:r>
      <w:r>
        <w:fldChar w:fldCharType="end"/>
      </w:r>
    </w:p>
  </w:footnote>
  <w:footnote w:id="13">
    <w:p w14:paraId="104D3761" w14:textId="00027CE7" w:rsidR="00E56D3D" w:rsidRPr="00364715" w:rsidRDefault="00E56D3D">
      <w:pPr>
        <w:pStyle w:val="Textonotapie"/>
        <w:rPr>
          <w:lang w:val="en-US"/>
        </w:rPr>
      </w:pPr>
      <w:r>
        <w:rPr>
          <w:rStyle w:val="Refdenotaalpie"/>
        </w:rPr>
        <w:footnoteRef/>
      </w:r>
      <w:r w:rsidRPr="00364715">
        <w:rPr>
          <w:lang w:val="en-US"/>
        </w:rPr>
        <w:t xml:space="preserve"> </w:t>
      </w:r>
      <w:r>
        <w:fldChar w:fldCharType="begin"/>
      </w:r>
      <w:r w:rsidR="00364715" w:rsidRPr="00364715">
        <w:rPr>
          <w:lang w:val="en-US"/>
        </w:rPr>
        <w:instrText xml:space="preserve"> ADDIN ZOTERO_ITEM CSL_CITATION {"citationID":"icySaFNy","properties":{"formattedCitation":"Ravichandiran.","plainCitation":"Ravichandiran.","noteIndex":13},"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364715">
        <w:rPr>
          <w:lang w:val="en-US"/>
        </w:rPr>
        <w:t>Ravichandiran.</w:t>
      </w:r>
      <w:r>
        <w:fldChar w:fldCharType="end"/>
      </w:r>
    </w:p>
  </w:footnote>
  <w:footnote w:id="14">
    <w:p w14:paraId="7DF87041" w14:textId="673658EA" w:rsidR="003F22D7" w:rsidRPr="00364715" w:rsidRDefault="003F22D7">
      <w:pPr>
        <w:pStyle w:val="Textonotapie"/>
        <w:rPr>
          <w:lang w:val="en-US"/>
        </w:rPr>
      </w:pPr>
      <w:r>
        <w:rPr>
          <w:rStyle w:val="Refdenotaalpie"/>
        </w:rPr>
        <w:footnoteRef/>
      </w:r>
      <w:r w:rsidRPr="00364715">
        <w:rPr>
          <w:lang w:val="en-US"/>
        </w:rPr>
        <w:t xml:space="preserve"> </w:t>
      </w:r>
      <w:r>
        <w:fldChar w:fldCharType="begin"/>
      </w:r>
      <w:r w:rsidR="00364715" w:rsidRPr="00364715">
        <w:rPr>
          <w:lang w:val="en-US"/>
        </w:rPr>
        <w:instrText xml:space="preserve"> ADDIN ZOTERO_ITEM CSL_CITATION {"citationID":"Y6bdMOEr","properties":{"formattedCitation":"\\uc0\\u171{}Grokking Deep Reinforcement Learning\\uc0\\u187{}.","plainCitation":"«Grokking Deep Reinforcement Learning».","noteIndex":14},"citationItems":[{"id":19,"uris":["http://zotero.org/users/local/pnlsp59K/items/MJKX94M5"],"uri":["http://zotero.org/users/local/pnlsp59K/items/MJKX94M5"],"itemData":{"id":19,"type":"webpage","abstract":"&lt;iframe type=\"text/html\" src=\"https://www.youtube.com/embed/tz2VGGo2GXM\" frameborder=\"0\" allow=\"autoplay; encrypted-media\" allowfullscreen&gt;&lt;/iframe&gt;\n&lt;/div&gt;&lt;br/&gt;&lt;br/&gt;\n\nWe all learn through trial and error. We avoid the things that cause us to experience pain and failure. We embrace and build on the things that give us reward and success. This common pattern is the foundation of deep reinforcement learning: building machine learning systems that explore and learn based on the responses of the environment. Grokking Deep Reinforcement Learning&lt;/i&gt; introduces this powerful machine learning approach, using examples, illustrations, exercises, and crystal-clear teaching. You'll love the perfectly paced teaching and the clever, engaging writing style as you dig into this awesome exploration of reinforcement learning fundamentals, effective deep learning techniques, and practical applications in this emerging field.","container-title":"Manning Publications","language":"en","title":"Grokking Deep Reinforcement Learning","URL":"https://www.manning.com/books/grokking-deep-reinforcement-learning","accessed":{"date-parts":[["2021",9,19]]}}}],"schema":"https://github.com/citation-style-language/schema/raw/master/csl-citation.json"} </w:instrText>
      </w:r>
      <w:r>
        <w:fldChar w:fldCharType="separate"/>
      </w:r>
      <w:r w:rsidRPr="00364715">
        <w:rPr>
          <w:szCs w:val="24"/>
          <w:lang w:val="en-US"/>
        </w:rPr>
        <w:t>«Grokking Deep Reinforcement Learning».</w:t>
      </w:r>
      <w:r>
        <w:fldChar w:fldCharType="end"/>
      </w:r>
    </w:p>
  </w:footnote>
  <w:footnote w:id="15">
    <w:p w14:paraId="2910CD71" w14:textId="5E89522F" w:rsidR="00364715" w:rsidRPr="00364715" w:rsidRDefault="00364715">
      <w:pPr>
        <w:pStyle w:val="Textonotapie"/>
        <w:rPr>
          <w:lang w:val="en-US"/>
        </w:rPr>
      </w:pPr>
      <w:r>
        <w:rPr>
          <w:rStyle w:val="Refdenotaalpie"/>
        </w:rPr>
        <w:footnoteRef/>
      </w:r>
      <w:r w:rsidRPr="00364715">
        <w:rPr>
          <w:lang w:val="en-US"/>
        </w:rPr>
        <w:t xml:space="preserve"> </w:t>
      </w:r>
      <w:r>
        <w:fldChar w:fldCharType="begin"/>
      </w:r>
      <w:r w:rsidRPr="00364715">
        <w:rPr>
          <w:lang w:val="en-US"/>
        </w:rPr>
        <w:instrText xml:space="preserve"> ADDIN ZOTERO_ITEM CSL_CITATION {"citationID":"0Fqgwed8","properties":{"formattedCitation":"\\uc0\\u171{}Deep Q-Learning | An Introduction To Deep Reinforcement Learning\\uc0\\u187{}.","plainCitation":"«Deep Q-Learning | An Introduction To Deep Reinforcement Learning».","noteIndex":15},"citationItems":[{"id":21,"uris":["http://zotero.org/users/local/pnlsp59K/items/728I2AFE"],"uri":["http://zotero.org/users/local/pnlsp59K/items/728I2AFE"],"itemData":{"id":21,"type":"post-weblog","abstract":"An Introduction To Deep Reinforcement Learning. Learn about deep Q-learning, and build a deep Q-learning model in Python using keras and gym.","container-title":"Analytics Vidhya","language":"en","title":"Deep Q-Learning | An Introduction To Deep Reinforcement Learning","URL":"https://www.analyticsvidhya.com/blog/2019/04/introduction-deep-q-learning-python/","accessed":{"date-parts":[["2021",9,19]]},"issued":{"date-parts":[["2019",4,18]]}}}],"schema":"https://github.com/citation-style-language/schema/raw/master/csl-citation.json"} </w:instrText>
      </w:r>
      <w:r>
        <w:fldChar w:fldCharType="separate"/>
      </w:r>
      <w:r w:rsidRPr="00364715">
        <w:rPr>
          <w:szCs w:val="24"/>
          <w:lang w:val="en-US"/>
        </w:rPr>
        <w:t>«Deep Q-Learning | An Introduction To Deep Reinforcement Learning».</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01E2"/>
    <w:rsid w:val="00001E44"/>
    <w:rsid w:val="00005222"/>
    <w:rsid w:val="00006002"/>
    <w:rsid w:val="000070D2"/>
    <w:rsid w:val="00007CE9"/>
    <w:rsid w:val="000128F1"/>
    <w:rsid w:val="00014B11"/>
    <w:rsid w:val="00023ECD"/>
    <w:rsid w:val="00025120"/>
    <w:rsid w:val="000263D4"/>
    <w:rsid w:val="00034F97"/>
    <w:rsid w:val="0003537E"/>
    <w:rsid w:val="000424BE"/>
    <w:rsid w:val="000513F8"/>
    <w:rsid w:val="00062322"/>
    <w:rsid w:val="00062735"/>
    <w:rsid w:val="00065970"/>
    <w:rsid w:val="00065B6B"/>
    <w:rsid w:val="00071A85"/>
    <w:rsid w:val="00072A8B"/>
    <w:rsid w:val="00076CEB"/>
    <w:rsid w:val="00077F2E"/>
    <w:rsid w:val="00080793"/>
    <w:rsid w:val="000835C2"/>
    <w:rsid w:val="00083B3C"/>
    <w:rsid w:val="00086F8D"/>
    <w:rsid w:val="00091A2A"/>
    <w:rsid w:val="00097847"/>
    <w:rsid w:val="000A3AAF"/>
    <w:rsid w:val="000A7FAA"/>
    <w:rsid w:val="000B3995"/>
    <w:rsid w:val="000B51AA"/>
    <w:rsid w:val="000C4359"/>
    <w:rsid w:val="000C7C1D"/>
    <w:rsid w:val="000D270D"/>
    <w:rsid w:val="000D3C3D"/>
    <w:rsid w:val="000D5348"/>
    <w:rsid w:val="000E1E3B"/>
    <w:rsid w:val="000E261D"/>
    <w:rsid w:val="000E44CF"/>
    <w:rsid w:val="000F1F0B"/>
    <w:rsid w:val="000F5339"/>
    <w:rsid w:val="001009ED"/>
    <w:rsid w:val="00105AA6"/>
    <w:rsid w:val="0011099A"/>
    <w:rsid w:val="001149B1"/>
    <w:rsid w:val="001268B8"/>
    <w:rsid w:val="00133C96"/>
    <w:rsid w:val="00140C56"/>
    <w:rsid w:val="001410E1"/>
    <w:rsid w:val="00143AD1"/>
    <w:rsid w:val="0014609B"/>
    <w:rsid w:val="0015226A"/>
    <w:rsid w:val="001537C6"/>
    <w:rsid w:val="00156E65"/>
    <w:rsid w:val="001607D0"/>
    <w:rsid w:val="00162538"/>
    <w:rsid w:val="0016620E"/>
    <w:rsid w:val="0017418F"/>
    <w:rsid w:val="0018316A"/>
    <w:rsid w:val="00186F5D"/>
    <w:rsid w:val="001A1E4E"/>
    <w:rsid w:val="001A432B"/>
    <w:rsid w:val="001A72BF"/>
    <w:rsid w:val="001B0AAC"/>
    <w:rsid w:val="001B6473"/>
    <w:rsid w:val="001B7165"/>
    <w:rsid w:val="001C23EA"/>
    <w:rsid w:val="001C3150"/>
    <w:rsid w:val="001C46AF"/>
    <w:rsid w:val="001C54E2"/>
    <w:rsid w:val="001D6744"/>
    <w:rsid w:val="001E4542"/>
    <w:rsid w:val="001F00AC"/>
    <w:rsid w:val="001F1DEB"/>
    <w:rsid w:val="001F3A4A"/>
    <w:rsid w:val="00204815"/>
    <w:rsid w:val="00204DAF"/>
    <w:rsid w:val="0020550A"/>
    <w:rsid w:val="00216E35"/>
    <w:rsid w:val="0021773E"/>
    <w:rsid w:val="00226757"/>
    <w:rsid w:val="00227D42"/>
    <w:rsid w:val="00233613"/>
    <w:rsid w:val="00235C7E"/>
    <w:rsid w:val="00237BAB"/>
    <w:rsid w:val="00240DC9"/>
    <w:rsid w:val="00241387"/>
    <w:rsid w:val="00241F0F"/>
    <w:rsid w:val="002465EC"/>
    <w:rsid w:val="00272CBB"/>
    <w:rsid w:val="002752B2"/>
    <w:rsid w:val="00275576"/>
    <w:rsid w:val="00291313"/>
    <w:rsid w:val="002938BA"/>
    <w:rsid w:val="002B70CC"/>
    <w:rsid w:val="002C3646"/>
    <w:rsid w:val="002C756E"/>
    <w:rsid w:val="002D19CD"/>
    <w:rsid w:val="002D1D7B"/>
    <w:rsid w:val="002E0973"/>
    <w:rsid w:val="002E38F9"/>
    <w:rsid w:val="002F0A24"/>
    <w:rsid w:val="002F1C0F"/>
    <w:rsid w:val="002F1ED1"/>
    <w:rsid w:val="00300BDB"/>
    <w:rsid w:val="00305E08"/>
    <w:rsid w:val="00315D6B"/>
    <w:rsid w:val="003444F4"/>
    <w:rsid w:val="00350FF6"/>
    <w:rsid w:val="00360C34"/>
    <w:rsid w:val="003633D9"/>
    <w:rsid w:val="00364715"/>
    <w:rsid w:val="003718B5"/>
    <w:rsid w:val="00374F57"/>
    <w:rsid w:val="00375C83"/>
    <w:rsid w:val="00380F3B"/>
    <w:rsid w:val="00382041"/>
    <w:rsid w:val="003850EB"/>
    <w:rsid w:val="003910BE"/>
    <w:rsid w:val="003A380F"/>
    <w:rsid w:val="003A4662"/>
    <w:rsid w:val="003A5DFE"/>
    <w:rsid w:val="003B0B83"/>
    <w:rsid w:val="003C113D"/>
    <w:rsid w:val="003C54D4"/>
    <w:rsid w:val="003D1679"/>
    <w:rsid w:val="003D2566"/>
    <w:rsid w:val="003E59DA"/>
    <w:rsid w:val="003E6F79"/>
    <w:rsid w:val="003F22D7"/>
    <w:rsid w:val="003F2B73"/>
    <w:rsid w:val="003F5B98"/>
    <w:rsid w:val="00402D85"/>
    <w:rsid w:val="004045BB"/>
    <w:rsid w:val="004077AE"/>
    <w:rsid w:val="00427902"/>
    <w:rsid w:val="00430F63"/>
    <w:rsid w:val="004615F2"/>
    <w:rsid w:val="0046638D"/>
    <w:rsid w:val="00470410"/>
    <w:rsid w:val="00474815"/>
    <w:rsid w:val="00475A97"/>
    <w:rsid w:val="004A28A8"/>
    <w:rsid w:val="004A2A0C"/>
    <w:rsid w:val="004A351F"/>
    <w:rsid w:val="004A39FE"/>
    <w:rsid w:val="004A5100"/>
    <w:rsid w:val="004B1C16"/>
    <w:rsid w:val="004B468E"/>
    <w:rsid w:val="004B6D01"/>
    <w:rsid w:val="004B7DDD"/>
    <w:rsid w:val="004C1C01"/>
    <w:rsid w:val="004C311E"/>
    <w:rsid w:val="004C4178"/>
    <w:rsid w:val="004D1122"/>
    <w:rsid w:val="004D2356"/>
    <w:rsid w:val="004E0776"/>
    <w:rsid w:val="004E57B8"/>
    <w:rsid w:val="004F1010"/>
    <w:rsid w:val="004F1A5A"/>
    <w:rsid w:val="004F5F22"/>
    <w:rsid w:val="004F6007"/>
    <w:rsid w:val="00500B6C"/>
    <w:rsid w:val="00505B33"/>
    <w:rsid w:val="00511356"/>
    <w:rsid w:val="00511CD1"/>
    <w:rsid w:val="0051485E"/>
    <w:rsid w:val="00517D2C"/>
    <w:rsid w:val="005209E6"/>
    <w:rsid w:val="00533655"/>
    <w:rsid w:val="00542E8F"/>
    <w:rsid w:val="00545547"/>
    <w:rsid w:val="005520F0"/>
    <w:rsid w:val="005572F0"/>
    <w:rsid w:val="0056248B"/>
    <w:rsid w:val="00563A90"/>
    <w:rsid w:val="00564B20"/>
    <w:rsid w:val="00564B57"/>
    <w:rsid w:val="00574BAE"/>
    <w:rsid w:val="00583289"/>
    <w:rsid w:val="00583A41"/>
    <w:rsid w:val="00586AE5"/>
    <w:rsid w:val="00594526"/>
    <w:rsid w:val="005A6D85"/>
    <w:rsid w:val="005A7DC3"/>
    <w:rsid w:val="005B0E78"/>
    <w:rsid w:val="005B37B1"/>
    <w:rsid w:val="005B5314"/>
    <w:rsid w:val="005C1289"/>
    <w:rsid w:val="005C5123"/>
    <w:rsid w:val="005E678F"/>
    <w:rsid w:val="005E787A"/>
    <w:rsid w:val="005F5564"/>
    <w:rsid w:val="005F69FE"/>
    <w:rsid w:val="006011E2"/>
    <w:rsid w:val="006015AA"/>
    <w:rsid w:val="006039FF"/>
    <w:rsid w:val="006063F0"/>
    <w:rsid w:val="0060671C"/>
    <w:rsid w:val="0061760E"/>
    <w:rsid w:val="00617A6C"/>
    <w:rsid w:val="00620087"/>
    <w:rsid w:val="00621F25"/>
    <w:rsid w:val="006229F4"/>
    <w:rsid w:val="00632476"/>
    <w:rsid w:val="0063256F"/>
    <w:rsid w:val="00634BD6"/>
    <w:rsid w:val="00643987"/>
    <w:rsid w:val="006508DB"/>
    <w:rsid w:val="00651058"/>
    <w:rsid w:val="006643FC"/>
    <w:rsid w:val="00667FBF"/>
    <w:rsid w:val="00685426"/>
    <w:rsid w:val="0068732A"/>
    <w:rsid w:val="00692731"/>
    <w:rsid w:val="00696977"/>
    <w:rsid w:val="006A36B4"/>
    <w:rsid w:val="006A7F77"/>
    <w:rsid w:val="006E08B6"/>
    <w:rsid w:val="006E6233"/>
    <w:rsid w:val="006E6AD0"/>
    <w:rsid w:val="006F17EE"/>
    <w:rsid w:val="006F586A"/>
    <w:rsid w:val="006F6381"/>
    <w:rsid w:val="006F7489"/>
    <w:rsid w:val="007042C0"/>
    <w:rsid w:val="007055B6"/>
    <w:rsid w:val="00710050"/>
    <w:rsid w:val="007118C3"/>
    <w:rsid w:val="00712DFD"/>
    <w:rsid w:val="00717005"/>
    <w:rsid w:val="007175C6"/>
    <w:rsid w:val="00722441"/>
    <w:rsid w:val="00734D42"/>
    <w:rsid w:val="00742A3A"/>
    <w:rsid w:val="00743C59"/>
    <w:rsid w:val="00743E82"/>
    <w:rsid w:val="00751CB8"/>
    <w:rsid w:val="00754CA7"/>
    <w:rsid w:val="00771C3F"/>
    <w:rsid w:val="00771F4C"/>
    <w:rsid w:val="00772E90"/>
    <w:rsid w:val="00785E0F"/>
    <w:rsid w:val="00796CDA"/>
    <w:rsid w:val="007A18E8"/>
    <w:rsid w:val="007B4E55"/>
    <w:rsid w:val="007C1173"/>
    <w:rsid w:val="007C3798"/>
    <w:rsid w:val="007C5528"/>
    <w:rsid w:val="007C570C"/>
    <w:rsid w:val="007C6165"/>
    <w:rsid w:val="007C7F30"/>
    <w:rsid w:val="007D41DB"/>
    <w:rsid w:val="007D4D74"/>
    <w:rsid w:val="007D6101"/>
    <w:rsid w:val="007D6C34"/>
    <w:rsid w:val="007E3EC0"/>
    <w:rsid w:val="007E4D18"/>
    <w:rsid w:val="007F0D03"/>
    <w:rsid w:val="007F411B"/>
    <w:rsid w:val="00800524"/>
    <w:rsid w:val="008015AC"/>
    <w:rsid w:val="00804DBE"/>
    <w:rsid w:val="00810B5B"/>
    <w:rsid w:val="00815668"/>
    <w:rsid w:val="00820B0C"/>
    <w:rsid w:val="00833EF1"/>
    <w:rsid w:val="0083748D"/>
    <w:rsid w:val="00841F2E"/>
    <w:rsid w:val="008461DB"/>
    <w:rsid w:val="008462B2"/>
    <w:rsid w:val="00860780"/>
    <w:rsid w:val="00866C5C"/>
    <w:rsid w:val="00867CEA"/>
    <w:rsid w:val="00890350"/>
    <w:rsid w:val="00897991"/>
    <w:rsid w:val="008A0E90"/>
    <w:rsid w:val="008A11F4"/>
    <w:rsid w:val="008A37D8"/>
    <w:rsid w:val="008A50F5"/>
    <w:rsid w:val="008B3F84"/>
    <w:rsid w:val="008C6F75"/>
    <w:rsid w:val="008C76F6"/>
    <w:rsid w:val="008D2831"/>
    <w:rsid w:val="008D6C47"/>
    <w:rsid w:val="008D72F1"/>
    <w:rsid w:val="008E0C05"/>
    <w:rsid w:val="008E1FC3"/>
    <w:rsid w:val="008E3875"/>
    <w:rsid w:val="008E428B"/>
    <w:rsid w:val="008E4F5B"/>
    <w:rsid w:val="008F2D71"/>
    <w:rsid w:val="008F3ED7"/>
    <w:rsid w:val="0090382A"/>
    <w:rsid w:val="009048F5"/>
    <w:rsid w:val="00905B27"/>
    <w:rsid w:val="009079FC"/>
    <w:rsid w:val="00910CB5"/>
    <w:rsid w:val="00912BE3"/>
    <w:rsid w:val="009150BF"/>
    <w:rsid w:val="00916F7C"/>
    <w:rsid w:val="00917A85"/>
    <w:rsid w:val="0092115C"/>
    <w:rsid w:val="00925A63"/>
    <w:rsid w:val="00926105"/>
    <w:rsid w:val="00927BA2"/>
    <w:rsid w:val="0093197D"/>
    <w:rsid w:val="00931F43"/>
    <w:rsid w:val="00933FC0"/>
    <w:rsid w:val="009550A0"/>
    <w:rsid w:val="00971FA1"/>
    <w:rsid w:val="00972D3C"/>
    <w:rsid w:val="00980643"/>
    <w:rsid w:val="00981BE9"/>
    <w:rsid w:val="009870F4"/>
    <w:rsid w:val="00991DD2"/>
    <w:rsid w:val="009A1D0B"/>
    <w:rsid w:val="009B0E27"/>
    <w:rsid w:val="009B13F3"/>
    <w:rsid w:val="009B5309"/>
    <w:rsid w:val="009D756E"/>
    <w:rsid w:val="009E5590"/>
    <w:rsid w:val="009E7255"/>
    <w:rsid w:val="009F239C"/>
    <w:rsid w:val="009F37EA"/>
    <w:rsid w:val="009F5F52"/>
    <w:rsid w:val="00A02206"/>
    <w:rsid w:val="00A02EDB"/>
    <w:rsid w:val="00A153CD"/>
    <w:rsid w:val="00A164EC"/>
    <w:rsid w:val="00A1769B"/>
    <w:rsid w:val="00A26C58"/>
    <w:rsid w:val="00A3531A"/>
    <w:rsid w:val="00A360D5"/>
    <w:rsid w:val="00A3770C"/>
    <w:rsid w:val="00A41945"/>
    <w:rsid w:val="00A4408E"/>
    <w:rsid w:val="00A45626"/>
    <w:rsid w:val="00A457D3"/>
    <w:rsid w:val="00A5337A"/>
    <w:rsid w:val="00A56A02"/>
    <w:rsid w:val="00A62A63"/>
    <w:rsid w:val="00A6537B"/>
    <w:rsid w:val="00A724F3"/>
    <w:rsid w:val="00A81389"/>
    <w:rsid w:val="00A85B0B"/>
    <w:rsid w:val="00A921E6"/>
    <w:rsid w:val="00A94EE4"/>
    <w:rsid w:val="00A962EF"/>
    <w:rsid w:val="00AA2D38"/>
    <w:rsid w:val="00AB5F72"/>
    <w:rsid w:val="00AB67F6"/>
    <w:rsid w:val="00AB6AC5"/>
    <w:rsid w:val="00AC15B2"/>
    <w:rsid w:val="00AC6977"/>
    <w:rsid w:val="00AD4997"/>
    <w:rsid w:val="00AE33B4"/>
    <w:rsid w:val="00AE6989"/>
    <w:rsid w:val="00AF4179"/>
    <w:rsid w:val="00B0130F"/>
    <w:rsid w:val="00B01591"/>
    <w:rsid w:val="00B23033"/>
    <w:rsid w:val="00B268A8"/>
    <w:rsid w:val="00B3052E"/>
    <w:rsid w:val="00B31EF5"/>
    <w:rsid w:val="00B33200"/>
    <w:rsid w:val="00B4339E"/>
    <w:rsid w:val="00B43943"/>
    <w:rsid w:val="00B45399"/>
    <w:rsid w:val="00B475D8"/>
    <w:rsid w:val="00B5306C"/>
    <w:rsid w:val="00B53B0E"/>
    <w:rsid w:val="00B56F65"/>
    <w:rsid w:val="00B5762A"/>
    <w:rsid w:val="00B6063F"/>
    <w:rsid w:val="00B61259"/>
    <w:rsid w:val="00B626BE"/>
    <w:rsid w:val="00B64852"/>
    <w:rsid w:val="00B70D10"/>
    <w:rsid w:val="00B70D19"/>
    <w:rsid w:val="00B71AC0"/>
    <w:rsid w:val="00B7253B"/>
    <w:rsid w:val="00B73B47"/>
    <w:rsid w:val="00B75DC7"/>
    <w:rsid w:val="00B76BE2"/>
    <w:rsid w:val="00B76CBB"/>
    <w:rsid w:val="00B83C02"/>
    <w:rsid w:val="00BA2873"/>
    <w:rsid w:val="00BA7BA6"/>
    <w:rsid w:val="00BB0B2A"/>
    <w:rsid w:val="00BB338B"/>
    <w:rsid w:val="00BB45E3"/>
    <w:rsid w:val="00BB4F16"/>
    <w:rsid w:val="00BB5D40"/>
    <w:rsid w:val="00BD4365"/>
    <w:rsid w:val="00BD6136"/>
    <w:rsid w:val="00BE0392"/>
    <w:rsid w:val="00BE268F"/>
    <w:rsid w:val="00BF0105"/>
    <w:rsid w:val="00BF2EFB"/>
    <w:rsid w:val="00BF3E93"/>
    <w:rsid w:val="00BF42E4"/>
    <w:rsid w:val="00C01198"/>
    <w:rsid w:val="00C04BD8"/>
    <w:rsid w:val="00C10D41"/>
    <w:rsid w:val="00C179B3"/>
    <w:rsid w:val="00C20584"/>
    <w:rsid w:val="00C26DBA"/>
    <w:rsid w:val="00C425B2"/>
    <w:rsid w:val="00C45019"/>
    <w:rsid w:val="00C542ED"/>
    <w:rsid w:val="00C65B62"/>
    <w:rsid w:val="00C83885"/>
    <w:rsid w:val="00CA33FE"/>
    <w:rsid w:val="00CC49A5"/>
    <w:rsid w:val="00CD006F"/>
    <w:rsid w:val="00CD14AB"/>
    <w:rsid w:val="00CD6709"/>
    <w:rsid w:val="00CD7194"/>
    <w:rsid w:val="00CD78C1"/>
    <w:rsid w:val="00CE49BB"/>
    <w:rsid w:val="00CF30D4"/>
    <w:rsid w:val="00CF3D9F"/>
    <w:rsid w:val="00CF4857"/>
    <w:rsid w:val="00D00E20"/>
    <w:rsid w:val="00D015C0"/>
    <w:rsid w:val="00D13859"/>
    <w:rsid w:val="00D16670"/>
    <w:rsid w:val="00D17F85"/>
    <w:rsid w:val="00D202EA"/>
    <w:rsid w:val="00D23523"/>
    <w:rsid w:val="00D3345B"/>
    <w:rsid w:val="00D542CA"/>
    <w:rsid w:val="00D6239C"/>
    <w:rsid w:val="00D64F93"/>
    <w:rsid w:val="00D67846"/>
    <w:rsid w:val="00D70757"/>
    <w:rsid w:val="00D70C2C"/>
    <w:rsid w:val="00D712E3"/>
    <w:rsid w:val="00D72412"/>
    <w:rsid w:val="00D75818"/>
    <w:rsid w:val="00D83257"/>
    <w:rsid w:val="00D86818"/>
    <w:rsid w:val="00D94668"/>
    <w:rsid w:val="00D95029"/>
    <w:rsid w:val="00DA4FAD"/>
    <w:rsid w:val="00DA5666"/>
    <w:rsid w:val="00DB50FF"/>
    <w:rsid w:val="00DC2369"/>
    <w:rsid w:val="00DC4BCB"/>
    <w:rsid w:val="00DC5112"/>
    <w:rsid w:val="00DD0976"/>
    <w:rsid w:val="00DD5DC4"/>
    <w:rsid w:val="00DD6910"/>
    <w:rsid w:val="00DE63DC"/>
    <w:rsid w:val="00E01150"/>
    <w:rsid w:val="00E01FFE"/>
    <w:rsid w:val="00E04C03"/>
    <w:rsid w:val="00E06D8E"/>
    <w:rsid w:val="00E1467E"/>
    <w:rsid w:val="00E1536F"/>
    <w:rsid w:val="00E17496"/>
    <w:rsid w:val="00E17FA1"/>
    <w:rsid w:val="00E26FA6"/>
    <w:rsid w:val="00E30245"/>
    <w:rsid w:val="00E34B1B"/>
    <w:rsid w:val="00E37C68"/>
    <w:rsid w:val="00E37CB4"/>
    <w:rsid w:val="00E476E1"/>
    <w:rsid w:val="00E50078"/>
    <w:rsid w:val="00E56D3D"/>
    <w:rsid w:val="00E63544"/>
    <w:rsid w:val="00E664CB"/>
    <w:rsid w:val="00E67727"/>
    <w:rsid w:val="00E71720"/>
    <w:rsid w:val="00E7388B"/>
    <w:rsid w:val="00E778AA"/>
    <w:rsid w:val="00E819FF"/>
    <w:rsid w:val="00E828DB"/>
    <w:rsid w:val="00E84686"/>
    <w:rsid w:val="00E904C9"/>
    <w:rsid w:val="00E90F76"/>
    <w:rsid w:val="00E96DB5"/>
    <w:rsid w:val="00EB19B9"/>
    <w:rsid w:val="00EB25BE"/>
    <w:rsid w:val="00EB787F"/>
    <w:rsid w:val="00EC691E"/>
    <w:rsid w:val="00ED2C89"/>
    <w:rsid w:val="00ED38A1"/>
    <w:rsid w:val="00ED53F8"/>
    <w:rsid w:val="00ED5D91"/>
    <w:rsid w:val="00EE292D"/>
    <w:rsid w:val="00EE70CF"/>
    <w:rsid w:val="00F21038"/>
    <w:rsid w:val="00F24CB0"/>
    <w:rsid w:val="00F2568A"/>
    <w:rsid w:val="00F26895"/>
    <w:rsid w:val="00F27490"/>
    <w:rsid w:val="00F27982"/>
    <w:rsid w:val="00F3236A"/>
    <w:rsid w:val="00F40AEB"/>
    <w:rsid w:val="00F45ED3"/>
    <w:rsid w:val="00F50C72"/>
    <w:rsid w:val="00F627D5"/>
    <w:rsid w:val="00F675D2"/>
    <w:rsid w:val="00F7480F"/>
    <w:rsid w:val="00F75C88"/>
    <w:rsid w:val="00F7714A"/>
    <w:rsid w:val="00F7742B"/>
    <w:rsid w:val="00F8635B"/>
    <w:rsid w:val="00F908D7"/>
    <w:rsid w:val="00F96F39"/>
    <w:rsid w:val="00FA62A0"/>
    <w:rsid w:val="00FA69AB"/>
    <w:rsid w:val="00FB63A0"/>
    <w:rsid w:val="00FD3808"/>
    <w:rsid w:val="00FE5918"/>
    <w:rsid w:val="00FE7FB6"/>
    <w:rsid w:val="00FF3ED7"/>
    <w:rsid w:val="00FF4D8B"/>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762650167">
      <w:bodyDiv w:val="1"/>
      <w:marLeft w:val="0"/>
      <w:marRight w:val="0"/>
      <w:marTop w:val="0"/>
      <w:marBottom w:val="0"/>
      <w:divBdr>
        <w:top w:val="none" w:sz="0" w:space="0" w:color="auto"/>
        <w:left w:val="none" w:sz="0" w:space="0" w:color="auto"/>
        <w:bottom w:val="none" w:sz="0" w:space="0" w:color="auto"/>
        <w:right w:val="none" w:sz="0" w:space="0" w:color="auto"/>
      </w:divBdr>
    </w:div>
    <w:div w:id="1031225526">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1724136394">
      <w:bodyDiv w:val="1"/>
      <w:marLeft w:val="0"/>
      <w:marRight w:val="0"/>
      <w:marTop w:val="0"/>
      <w:marBottom w:val="0"/>
      <w:divBdr>
        <w:top w:val="none" w:sz="0" w:space="0" w:color="auto"/>
        <w:left w:val="none" w:sz="0" w:space="0" w:color="auto"/>
        <w:bottom w:val="none" w:sz="0" w:space="0" w:color="auto"/>
        <w:right w:val="none" w:sz="0" w:space="0" w:color="auto"/>
      </w:divBdr>
      <w:divsChild>
        <w:div w:id="1493837135">
          <w:marLeft w:val="0"/>
          <w:marRight w:val="0"/>
          <w:marTop w:val="0"/>
          <w:marBottom w:val="0"/>
          <w:divBdr>
            <w:top w:val="none" w:sz="0" w:space="0" w:color="auto"/>
            <w:left w:val="none" w:sz="0" w:space="0" w:color="auto"/>
            <w:bottom w:val="none" w:sz="0" w:space="0" w:color="auto"/>
            <w:right w:val="none" w:sz="0" w:space="0" w:color="auto"/>
          </w:divBdr>
          <w:divsChild>
            <w:div w:id="1583566979">
              <w:marLeft w:val="0"/>
              <w:marRight w:val="0"/>
              <w:marTop w:val="0"/>
              <w:marBottom w:val="0"/>
              <w:divBdr>
                <w:top w:val="none" w:sz="0" w:space="0" w:color="auto"/>
                <w:left w:val="none" w:sz="0" w:space="0" w:color="auto"/>
                <w:bottom w:val="none" w:sz="0" w:space="0" w:color="auto"/>
                <w:right w:val="none" w:sz="0" w:space="0" w:color="auto"/>
              </w:divBdr>
            </w:div>
            <w:div w:id="1589460687">
              <w:marLeft w:val="0"/>
              <w:marRight w:val="0"/>
              <w:marTop w:val="0"/>
              <w:marBottom w:val="0"/>
              <w:divBdr>
                <w:top w:val="none" w:sz="0" w:space="0" w:color="auto"/>
                <w:left w:val="none" w:sz="0" w:space="0" w:color="auto"/>
                <w:bottom w:val="none" w:sz="0" w:space="0" w:color="auto"/>
                <w:right w:val="none" w:sz="0" w:space="0" w:color="auto"/>
              </w:divBdr>
            </w:div>
            <w:div w:id="649791810">
              <w:marLeft w:val="0"/>
              <w:marRight w:val="0"/>
              <w:marTop w:val="0"/>
              <w:marBottom w:val="0"/>
              <w:divBdr>
                <w:top w:val="none" w:sz="0" w:space="0" w:color="auto"/>
                <w:left w:val="none" w:sz="0" w:space="0" w:color="auto"/>
                <w:bottom w:val="none" w:sz="0" w:space="0" w:color="auto"/>
                <w:right w:val="none" w:sz="0" w:space="0" w:color="auto"/>
              </w:divBdr>
            </w:div>
            <w:div w:id="985815996">
              <w:marLeft w:val="0"/>
              <w:marRight w:val="0"/>
              <w:marTop w:val="0"/>
              <w:marBottom w:val="0"/>
              <w:divBdr>
                <w:top w:val="none" w:sz="0" w:space="0" w:color="auto"/>
                <w:left w:val="none" w:sz="0" w:space="0" w:color="auto"/>
                <w:bottom w:val="none" w:sz="0" w:space="0" w:color="auto"/>
                <w:right w:val="none" w:sz="0" w:space="0" w:color="auto"/>
              </w:divBdr>
            </w:div>
            <w:div w:id="1774082263">
              <w:marLeft w:val="0"/>
              <w:marRight w:val="0"/>
              <w:marTop w:val="0"/>
              <w:marBottom w:val="0"/>
              <w:divBdr>
                <w:top w:val="none" w:sz="0" w:space="0" w:color="auto"/>
                <w:left w:val="none" w:sz="0" w:space="0" w:color="auto"/>
                <w:bottom w:val="none" w:sz="0" w:space="0" w:color="auto"/>
                <w:right w:val="none" w:sz="0" w:space="0" w:color="auto"/>
              </w:divBdr>
            </w:div>
            <w:div w:id="1094856641">
              <w:marLeft w:val="0"/>
              <w:marRight w:val="0"/>
              <w:marTop w:val="0"/>
              <w:marBottom w:val="0"/>
              <w:divBdr>
                <w:top w:val="none" w:sz="0" w:space="0" w:color="auto"/>
                <w:left w:val="none" w:sz="0" w:space="0" w:color="auto"/>
                <w:bottom w:val="none" w:sz="0" w:space="0" w:color="auto"/>
                <w:right w:val="none" w:sz="0" w:space="0" w:color="auto"/>
              </w:divBdr>
            </w:div>
            <w:div w:id="614291282">
              <w:marLeft w:val="0"/>
              <w:marRight w:val="0"/>
              <w:marTop w:val="0"/>
              <w:marBottom w:val="0"/>
              <w:divBdr>
                <w:top w:val="none" w:sz="0" w:space="0" w:color="auto"/>
                <w:left w:val="none" w:sz="0" w:space="0" w:color="auto"/>
                <w:bottom w:val="none" w:sz="0" w:space="0" w:color="auto"/>
                <w:right w:val="none" w:sz="0" w:space="0" w:color="auto"/>
              </w:divBdr>
            </w:div>
            <w:div w:id="1955013742">
              <w:marLeft w:val="0"/>
              <w:marRight w:val="0"/>
              <w:marTop w:val="0"/>
              <w:marBottom w:val="0"/>
              <w:divBdr>
                <w:top w:val="none" w:sz="0" w:space="0" w:color="auto"/>
                <w:left w:val="none" w:sz="0" w:space="0" w:color="auto"/>
                <w:bottom w:val="none" w:sz="0" w:space="0" w:color="auto"/>
                <w:right w:val="none" w:sz="0" w:space="0" w:color="auto"/>
              </w:divBdr>
            </w:div>
            <w:div w:id="442070923">
              <w:marLeft w:val="0"/>
              <w:marRight w:val="0"/>
              <w:marTop w:val="0"/>
              <w:marBottom w:val="0"/>
              <w:divBdr>
                <w:top w:val="none" w:sz="0" w:space="0" w:color="auto"/>
                <w:left w:val="none" w:sz="0" w:space="0" w:color="auto"/>
                <w:bottom w:val="none" w:sz="0" w:space="0" w:color="auto"/>
                <w:right w:val="none" w:sz="0" w:space="0" w:color="auto"/>
              </w:divBdr>
            </w:div>
            <w:div w:id="1229803543">
              <w:marLeft w:val="0"/>
              <w:marRight w:val="0"/>
              <w:marTop w:val="0"/>
              <w:marBottom w:val="0"/>
              <w:divBdr>
                <w:top w:val="none" w:sz="0" w:space="0" w:color="auto"/>
                <w:left w:val="none" w:sz="0" w:space="0" w:color="auto"/>
                <w:bottom w:val="none" w:sz="0" w:space="0" w:color="auto"/>
                <w:right w:val="none" w:sz="0" w:space="0" w:color="auto"/>
              </w:divBdr>
            </w:div>
            <w:div w:id="422183964">
              <w:marLeft w:val="0"/>
              <w:marRight w:val="0"/>
              <w:marTop w:val="0"/>
              <w:marBottom w:val="0"/>
              <w:divBdr>
                <w:top w:val="none" w:sz="0" w:space="0" w:color="auto"/>
                <w:left w:val="none" w:sz="0" w:space="0" w:color="auto"/>
                <w:bottom w:val="none" w:sz="0" w:space="0" w:color="auto"/>
                <w:right w:val="none" w:sz="0" w:space="0" w:color="auto"/>
              </w:divBdr>
            </w:div>
            <w:div w:id="787162603">
              <w:marLeft w:val="0"/>
              <w:marRight w:val="0"/>
              <w:marTop w:val="0"/>
              <w:marBottom w:val="0"/>
              <w:divBdr>
                <w:top w:val="none" w:sz="0" w:space="0" w:color="auto"/>
                <w:left w:val="none" w:sz="0" w:space="0" w:color="auto"/>
                <w:bottom w:val="none" w:sz="0" w:space="0" w:color="auto"/>
                <w:right w:val="none" w:sz="0" w:space="0" w:color="auto"/>
              </w:divBdr>
            </w:div>
            <w:div w:id="1082727536">
              <w:marLeft w:val="0"/>
              <w:marRight w:val="0"/>
              <w:marTop w:val="0"/>
              <w:marBottom w:val="0"/>
              <w:divBdr>
                <w:top w:val="none" w:sz="0" w:space="0" w:color="auto"/>
                <w:left w:val="none" w:sz="0" w:space="0" w:color="auto"/>
                <w:bottom w:val="none" w:sz="0" w:space="0" w:color="auto"/>
                <w:right w:val="none" w:sz="0" w:space="0" w:color="auto"/>
              </w:divBdr>
            </w:div>
            <w:div w:id="203642403">
              <w:marLeft w:val="0"/>
              <w:marRight w:val="0"/>
              <w:marTop w:val="0"/>
              <w:marBottom w:val="0"/>
              <w:divBdr>
                <w:top w:val="none" w:sz="0" w:space="0" w:color="auto"/>
                <w:left w:val="none" w:sz="0" w:space="0" w:color="auto"/>
                <w:bottom w:val="none" w:sz="0" w:space="0" w:color="auto"/>
                <w:right w:val="none" w:sz="0" w:space="0" w:color="auto"/>
              </w:divBdr>
            </w:div>
            <w:div w:id="816452839">
              <w:marLeft w:val="0"/>
              <w:marRight w:val="0"/>
              <w:marTop w:val="0"/>
              <w:marBottom w:val="0"/>
              <w:divBdr>
                <w:top w:val="none" w:sz="0" w:space="0" w:color="auto"/>
                <w:left w:val="none" w:sz="0" w:space="0" w:color="auto"/>
                <w:bottom w:val="none" w:sz="0" w:space="0" w:color="auto"/>
                <w:right w:val="none" w:sz="0" w:space="0" w:color="auto"/>
              </w:divBdr>
            </w:div>
            <w:div w:id="1626614100">
              <w:marLeft w:val="0"/>
              <w:marRight w:val="0"/>
              <w:marTop w:val="0"/>
              <w:marBottom w:val="0"/>
              <w:divBdr>
                <w:top w:val="none" w:sz="0" w:space="0" w:color="auto"/>
                <w:left w:val="none" w:sz="0" w:space="0" w:color="auto"/>
                <w:bottom w:val="none" w:sz="0" w:space="0" w:color="auto"/>
                <w:right w:val="none" w:sz="0" w:space="0" w:color="auto"/>
              </w:divBdr>
            </w:div>
            <w:div w:id="213125768">
              <w:marLeft w:val="0"/>
              <w:marRight w:val="0"/>
              <w:marTop w:val="0"/>
              <w:marBottom w:val="0"/>
              <w:divBdr>
                <w:top w:val="none" w:sz="0" w:space="0" w:color="auto"/>
                <w:left w:val="none" w:sz="0" w:space="0" w:color="auto"/>
                <w:bottom w:val="none" w:sz="0" w:space="0" w:color="auto"/>
                <w:right w:val="none" w:sz="0" w:space="0" w:color="auto"/>
              </w:divBdr>
            </w:div>
            <w:div w:id="480267170">
              <w:marLeft w:val="0"/>
              <w:marRight w:val="0"/>
              <w:marTop w:val="0"/>
              <w:marBottom w:val="0"/>
              <w:divBdr>
                <w:top w:val="none" w:sz="0" w:space="0" w:color="auto"/>
                <w:left w:val="none" w:sz="0" w:space="0" w:color="auto"/>
                <w:bottom w:val="none" w:sz="0" w:space="0" w:color="auto"/>
                <w:right w:val="none" w:sz="0" w:space="0" w:color="auto"/>
              </w:divBdr>
            </w:div>
            <w:div w:id="397020691">
              <w:marLeft w:val="0"/>
              <w:marRight w:val="0"/>
              <w:marTop w:val="0"/>
              <w:marBottom w:val="0"/>
              <w:divBdr>
                <w:top w:val="none" w:sz="0" w:space="0" w:color="auto"/>
                <w:left w:val="none" w:sz="0" w:space="0" w:color="auto"/>
                <w:bottom w:val="none" w:sz="0" w:space="0" w:color="auto"/>
                <w:right w:val="none" w:sz="0" w:space="0" w:color="auto"/>
              </w:divBdr>
            </w:div>
            <w:div w:id="234629043">
              <w:marLeft w:val="0"/>
              <w:marRight w:val="0"/>
              <w:marTop w:val="0"/>
              <w:marBottom w:val="0"/>
              <w:divBdr>
                <w:top w:val="none" w:sz="0" w:space="0" w:color="auto"/>
                <w:left w:val="none" w:sz="0" w:space="0" w:color="auto"/>
                <w:bottom w:val="none" w:sz="0" w:space="0" w:color="auto"/>
                <w:right w:val="none" w:sz="0" w:space="0" w:color="auto"/>
              </w:divBdr>
            </w:div>
            <w:div w:id="604994208">
              <w:marLeft w:val="0"/>
              <w:marRight w:val="0"/>
              <w:marTop w:val="0"/>
              <w:marBottom w:val="0"/>
              <w:divBdr>
                <w:top w:val="none" w:sz="0" w:space="0" w:color="auto"/>
                <w:left w:val="none" w:sz="0" w:space="0" w:color="auto"/>
                <w:bottom w:val="none" w:sz="0" w:space="0" w:color="auto"/>
                <w:right w:val="none" w:sz="0" w:space="0" w:color="auto"/>
              </w:divBdr>
            </w:div>
            <w:div w:id="14384784">
              <w:marLeft w:val="0"/>
              <w:marRight w:val="0"/>
              <w:marTop w:val="0"/>
              <w:marBottom w:val="0"/>
              <w:divBdr>
                <w:top w:val="none" w:sz="0" w:space="0" w:color="auto"/>
                <w:left w:val="none" w:sz="0" w:space="0" w:color="auto"/>
                <w:bottom w:val="none" w:sz="0" w:space="0" w:color="auto"/>
                <w:right w:val="none" w:sz="0" w:space="0" w:color="auto"/>
              </w:divBdr>
            </w:div>
            <w:div w:id="2121799497">
              <w:marLeft w:val="0"/>
              <w:marRight w:val="0"/>
              <w:marTop w:val="0"/>
              <w:marBottom w:val="0"/>
              <w:divBdr>
                <w:top w:val="none" w:sz="0" w:space="0" w:color="auto"/>
                <w:left w:val="none" w:sz="0" w:space="0" w:color="auto"/>
                <w:bottom w:val="none" w:sz="0" w:space="0" w:color="auto"/>
                <w:right w:val="none" w:sz="0" w:space="0" w:color="auto"/>
              </w:divBdr>
            </w:div>
            <w:div w:id="1302232728">
              <w:marLeft w:val="0"/>
              <w:marRight w:val="0"/>
              <w:marTop w:val="0"/>
              <w:marBottom w:val="0"/>
              <w:divBdr>
                <w:top w:val="none" w:sz="0" w:space="0" w:color="auto"/>
                <w:left w:val="none" w:sz="0" w:space="0" w:color="auto"/>
                <w:bottom w:val="none" w:sz="0" w:space="0" w:color="auto"/>
                <w:right w:val="none" w:sz="0" w:space="0" w:color="auto"/>
              </w:divBdr>
            </w:div>
            <w:div w:id="1010184682">
              <w:marLeft w:val="0"/>
              <w:marRight w:val="0"/>
              <w:marTop w:val="0"/>
              <w:marBottom w:val="0"/>
              <w:divBdr>
                <w:top w:val="none" w:sz="0" w:space="0" w:color="auto"/>
                <w:left w:val="none" w:sz="0" w:space="0" w:color="auto"/>
                <w:bottom w:val="none" w:sz="0" w:space="0" w:color="auto"/>
                <w:right w:val="none" w:sz="0" w:space="0" w:color="auto"/>
              </w:divBdr>
            </w:div>
            <w:div w:id="1935362470">
              <w:marLeft w:val="0"/>
              <w:marRight w:val="0"/>
              <w:marTop w:val="0"/>
              <w:marBottom w:val="0"/>
              <w:divBdr>
                <w:top w:val="none" w:sz="0" w:space="0" w:color="auto"/>
                <w:left w:val="none" w:sz="0" w:space="0" w:color="auto"/>
                <w:bottom w:val="none" w:sz="0" w:space="0" w:color="auto"/>
                <w:right w:val="none" w:sz="0" w:space="0" w:color="auto"/>
              </w:divBdr>
            </w:div>
            <w:div w:id="235942157">
              <w:marLeft w:val="0"/>
              <w:marRight w:val="0"/>
              <w:marTop w:val="0"/>
              <w:marBottom w:val="0"/>
              <w:divBdr>
                <w:top w:val="none" w:sz="0" w:space="0" w:color="auto"/>
                <w:left w:val="none" w:sz="0" w:space="0" w:color="auto"/>
                <w:bottom w:val="none" w:sz="0" w:space="0" w:color="auto"/>
                <w:right w:val="none" w:sz="0" w:space="0" w:color="auto"/>
              </w:divBdr>
            </w:div>
            <w:div w:id="1147816782">
              <w:marLeft w:val="0"/>
              <w:marRight w:val="0"/>
              <w:marTop w:val="0"/>
              <w:marBottom w:val="0"/>
              <w:divBdr>
                <w:top w:val="none" w:sz="0" w:space="0" w:color="auto"/>
                <w:left w:val="none" w:sz="0" w:space="0" w:color="auto"/>
                <w:bottom w:val="none" w:sz="0" w:space="0" w:color="auto"/>
                <w:right w:val="none" w:sz="0" w:space="0" w:color="auto"/>
              </w:divBdr>
            </w:div>
            <w:div w:id="368383696">
              <w:marLeft w:val="0"/>
              <w:marRight w:val="0"/>
              <w:marTop w:val="0"/>
              <w:marBottom w:val="0"/>
              <w:divBdr>
                <w:top w:val="none" w:sz="0" w:space="0" w:color="auto"/>
                <w:left w:val="none" w:sz="0" w:space="0" w:color="auto"/>
                <w:bottom w:val="none" w:sz="0" w:space="0" w:color="auto"/>
                <w:right w:val="none" w:sz="0" w:space="0" w:color="auto"/>
              </w:divBdr>
            </w:div>
            <w:div w:id="897519760">
              <w:marLeft w:val="0"/>
              <w:marRight w:val="0"/>
              <w:marTop w:val="0"/>
              <w:marBottom w:val="0"/>
              <w:divBdr>
                <w:top w:val="none" w:sz="0" w:space="0" w:color="auto"/>
                <w:left w:val="none" w:sz="0" w:space="0" w:color="auto"/>
                <w:bottom w:val="none" w:sz="0" w:space="0" w:color="auto"/>
                <w:right w:val="none" w:sz="0" w:space="0" w:color="auto"/>
              </w:divBdr>
            </w:div>
            <w:div w:id="2116290745">
              <w:marLeft w:val="0"/>
              <w:marRight w:val="0"/>
              <w:marTop w:val="0"/>
              <w:marBottom w:val="0"/>
              <w:divBdr>
                <w:top w:val="none" w:sz="0" w:space="0" w:color="auto"/>
                <w:left w:val="none" w:sz="0" w:space="0" w:color="auto"/>
                <w:bottom w:val="none" w:sz="0" w:space="0" w:color="auto"/>
                <w:right w:val="none" w:sz="0" w:space="0" w:color="auto"/>
              </w:divBdr>
            </w:div>
            <w:div w:id="59475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png"/><Relationship Id="rId39" Type="http://schemas.openxmlformats.org/officeDocument/2006/relationships/image" Target="media/image21.emf"/><Relationship Id="rId21" Type="http://schemas.openxmlformats.org/officeDocument/2006/relationships/oleObject" Target="embeddings/oleObject5.bin"/><Relationship Id="rId34" Type="http://schemas.openxmlformats.org/officeDocument/2006/relationships/image" Target="media/image18.png"/><Relationship Id="rId42" Type="http://schemas.openxmlformats.org/officeDocument/2006/relationships/oleObject" Target="embeddings/oleObject11.bin"/><Relationship Id="rId47" Type="http://schemas.openxmlformats.org/officeDocument/2006/relationships/oleObject" Target="embeddings/oleObject13.bin"/><Relationship Id="rId50" Type="http://schemas.openxmlformats.org/officeDocument/2006/relationships/image" Target="media/image27.emf"/><Relationship Id="rId55" Type="http://schemas.openxmlformats.org/officeDocument/2006/relationships/oleObject" Target="embeddings/oleObject17.bin"/><Relationship Id="rId63" Type="http://schemas.openxmlformats.org/officeDocument/2006/relationships/oleObject" Target="embeddings/oleObject20.bin"/><Relationship Id="rId68" Type="http://schemas.openxmlformats.org/officeDocument/2006/relationships/image" Target="media/image37.emf"/><Relationship Id="rId76" Type="http://schemas.openxmlformats.org/officeDocument/2006/relationships/image" Target="media/image41.emf"/><Relationship Id="rId84" Type="http://schemas.openxmlformats.org/officeDocument/2006/relationships/image" Target="media/image47.jpg"/><Relationship Id="rId89" Type="http://schemas.openxmlformats.org/officeDocument/2006/relationships/hyperlink" Target="https://github.com/mlalandag/HPAwDRL" TargetMode="External"/><Relationship Id="rId7" Type="http://schemas.openxmlformats.org/officeDocument/2006/relationships/image" Target="media/image1.png"/><Relationship Id="rId71" Type="http://schemas.openxmlformats.org/officeDocument/2006/relationships/oleObject" Target="embeddings/oleObject24.bin"/><Relationship Id="rId92" Type="http://schemas.openxmlformats.org/officeDocument/2006/relationships/footer" Target="footer1.xml"/><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5.png"/><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oleObject" Target="embeddings/oleObject10.bin"/><Relationship Id="rId45" Type="http://schemas.openxmlformats.org/officeDocument/2006/relationships/oleObject" Target="embeddings/oleObject12.bin"/><Relationship Id="rId53" Type="http://schemas.openxmlformats.org/officeDocument/2006/relationships/oleObject" Target="embeddings/oleObject16.bin"/><Relationship Id="rId58" Type="http://schemas.openxmlformats.org/officeDocument/2006/relationships/oleObject" Target="embeddings/oleObject18.bin"/><Relationship Id="rId66" Type="http://schemas.openxmlformats.org/officeDocument/2006/relationships/image" Target="media/image36.emf"/><Relationship Id="rId74" Type="http://schemas.openxmlformats.org/officeDocument/2006/relationships/image" Target="media/image40.emf"/><Relationship Id="rId79" Type="http://schemas.openxmlformats.org/officeDocument/2006/relationships/oleObject" Target="embeddings/oleObject27.bin"/><Relationship Id="rId87" Type="http://schemas.openxmlformats.org/officeDocument/2006/relationships/image" Target="media/image50.jpg"/><Relationship Id="rId5" Type="http://schemas.openxmlformats.org/officeDocument/2006/relationships/footnotes" Target="footnotes.xml"/><Relationship Id="rId61" Type="http://schemas.openxmlformats.org/officeDocument/2006/relationships/oleObject" Target="embeddings/oleObject19.bin"/><Relationship Id="rId82" Type="http://schemas.openxmlformats.org/officeDocument/2006/relationships/image" Target="media/image45.jpg"/><Relationship Id="rId90" Type="http://schemas.openxmlformats.org/officeDocument/2006/relationships/hyperlink" Target="https://github.com/kubernetes-client/python" TargetMode="External"/><Relationship Id="rId19" Type="http://schemas.openxmlformats.org/officeDocument/2006/relationships/image" Target="media/image7.png"/><Relationship Id="rId14" Type="http://schemas.openxmlformats.org/officeDocument/2006/relationships/hyperlink" Target="https://github.com/mlalandag/HPAwDRL/blob/main/configuration/php-apache.yml" TargetMode="External"/><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github.com/mlalandag/HPAwDRL" TargetMode="External"/><Relationship Id="rId35" Type="http://schemas.openxmlformats.org/officeDocument/2006/relationships/image" Target="media/image19.emf"/><Relationship Id="rId43" Type="http://schemas.openxmlformats.org/officeDocument/2006/relationships/image" Target="media/image23.png"/><Relationship Id="rId48" Type="http://schemas.openxmlformats.org/officeDocument/2006/relationships/image" Target="media/image26.emf"/><Relationship Id="rId56" Type="http://schemas.openxmlformats.org/officeDocument/2006/relationships/image" Target="media/image30.gif"/><Relationship Id="rId64" Type="http://schemas.openxmlformats.org/officeDocument/2006/relationships/image" Target="media/image35.emf"/><Relationship Id="rId69" Type="http://schemas.openxmlformats.org/officeDocument/2006/relationships/oleObject" Target="embeddings/oleObject23.bin"/><Relationship Id="rId77" Type="http://schemas.openxmlformats.org/officeDocument/2006/relationships/oleObject" Target="embeddings/oleObject26.bin"/><Relationship Id="rId8" Type="http://schemas.openxmlformats.org/officeDocument/2006/relationships/image" Target="media/image2.jpeg"/><Relationship Id="rId51" Type="http://schemas.openxmlformats.org/officeDocument/2006/relationships/oleObject" Target="embeddings/oleObject15.bin"/><Relationship Id="rId72" Type="http://schemas.openxmlformats.org/officeDocument/2006/relationships/hyperlink" Target="http://php-apache/" TargetMode="External"/><Relationship Id="rId80" Type="http://schemas.openxmlformats.org/officeDocument/2006/relationships/image" Target="media/image43.PNG"/><Relationship Id="rId85" Type="http://schemas.openxmlformats.org/officeDocument/2006/relationships/image" Target="media/image48.jpg"/><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oleObject" Target="embeddings/oleObject7.bin"/><Relationship Id="rId38" Type="http://schemas.openxmlformats.org/officeDocument/2006/relationships/oleObject" Target="embeddings/oleObject9.bin"/><Relationship Id="rId46" Type="http://schemas.openxmlformats.org/officeDocument/2006/relationships/image" Target="media/image25.emf"/><Relationship Id="rId59" Type="http://schemas.openxmlformats.org/officeDocument/2006/relationships/image" Target="media/image32.png"/><Relationship Id="rId67" Type="http://schemas.openxmlformats.org/officeDocument/2006/relationships/oleObject" Target="embeddings/oleObject22.bin"/><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image" Target="media/image29.emf"/><Relationship Id="rId62" Type="http://schemas.openxmlformats.org/officeDocument/2006/relationships/image" Target="media/image34.emf"/><Relationship Id="rId70" Type="http://schemas.openxmlformats.org/officeDocument/2006/relationships/image" Target="media/image38.emf"/><Relationship Id="rId75" Type="http://schemas.openxmlformats.org/officeDocument/2006/relationships/oleObject" Target="embeddings/oleObject25.bin"/><Relationship Id="rId83" Type="http://schemas.openxmlformats.org/officeDocument/2006/relationships/image" Target="media/image46.jpg"/><Relationship Id="rId88" Type="http://schemas.openxmlformats.org/officeDocument/2006/relationships/image" Target="media/image51.jpg"/><Relationship Id="rId9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4.png"/><Relationship Id="rId36" Type="http://schemas.openxmlformats.org/officeDocument/2006/relationships/oleObject" Target="embeddings/oleObject8.bin"/><Relationship Id="rId49" Type="http://schemas.openxmlformats.org/officeDocument/2006/relationships/oleObject" Target="embeddings/oleObject14.bin"/><Relationship Id="rId57" Type="http://schemas.openxmlformats.org/officeDocument/2006/relationships/image" Target="media/image31.emf"/><Relationship Id="rId10" Type="http://schemas.openxmlformats.org/officeDocument/2006/relationships/image" Target="media/image3.emf"/><Relationship Id="rId31" Type="http://schemas.openxmlformats.org/officeDocument/2006/relationships/image" Target="media/image16.png"/><Relationship Id="rId44" Type="http://schemas.openxmlformats.org/officeDocument/2006/relationships/image" Target="media/image24.emf"/><Relationship Id="rId52" Type="http://schemas.openxmlformats.org/officeDocument/2006/relationships/image" Target="media/image28.emf"/><Relationship Id="rId60" Type="http://schemas.openxmlformats.org/officeDocument/2006/relationships/image" Target="media/image33.emf"/><Relationship Id="rId65" Type="http://schemas.openxmlformats.org/officeDocument/2006/relationships/oleObject" Target="embeddings/oleObject21.bin"/><Relationship Id="rId73" Type="http://schemas.openxmlformats.org/officeDocument/2006/relationships/image" Target="media/image39.png"/><Relationship Id="rId78" Type="http://schemas.openxmlformats.org/officeDocument/2006/relationships/image" Target="media/image42.emf"/><Relationship Id="rId81" Type="http://schemas.openxmlformats.org/officeDocument/2006/relationships/image" Target="media/image44.jpg"/><Relationship Id="rId86" Type="http://schemas.openxmlformats.org/officeDocument/2006/relationships/image" Target="media/image49.jpg"/><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kubernetes.io/docs/tasks/run-application/horizontal-pod-autoscale-walkthroug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7</TotalTime>
  <Pages>43</Pages>
  <Words>7990</Words>
  <Characters>43948</Characters>
  <Application>Microsoft Office Word</Application>
  <DocSecurity>0</DocSecurity>
  <Lines>366</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767</cp:revision>
  <dcterms:created xsi:type="dcterms:W3CDTF">2021-07-03T09:09:00Z</dcterms:created>
  <dcterms:modified xsi:type="dcterms:W3CDTF">2021-10-03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Fw7rtEJ"/&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